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91F06" w:rsidRDefault="00D91F06" w:rsidP="00D91F06">
      <w:pPr>
        <w:spacing w:line="360" w:lineRule="auto"/>
      </w:pPr>
      <w:r>
        <w:t>Supplementary Information</w:t>
      </w:r>
    </w:p>
    <w:p w:rsidR="00D91F06" w:rsidRDefault="00D91F06" w:rsidP="00D91F06">
      <w:r>
        <w:t xml:space="preserve">Table S1: Sample details reported for rabies viruses collected in Ghana and used in this study. 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/>
      </w:tblPr>
      <w:tblGrid>
        <w:gridCol w:w="1069"/>
        <w:gridCol w:w="1654"/>
        <w:gridCol w:w="1390"/>
        <w:gridCol w:w="982"/>
        <w:gridCol w:w="1674"/>
      </w:tblGrid>
      <w:tr w:rsidR="00D91F06" w:rsidTr="00C06F6E">
        <w:trPr>
          <w:jc w:val="center"/>
        </w:trPr>
        <w:tc>
          <w:tcPr>
            <w:tcW w:w="106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91F06" w:rsidRDefault="00D91F06" w:rsidP="00C06F6E">
            <w:pPr>
              <w:jc w:val="center"/>
              <w:rPr>
                <w:b/>
              </w:rPr>
            </w:pPr>
            <w:r>
              <w:rPr>
                <w:b/>
              </w:rPr>
              <w:t>Sample No.</w:t>
            </w:r>
          </w:p>
        </w:tc>
        <w:tc>
          <w:tcPr>
            <w:tcW w:w="165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91F06" w:rsidRDefault="00D91F06" w:rsidP="00C06F6E">
            <w:pPr>
              <w:jc w:val="center"/>
              <w:rPr>
                <w:b/>
              </w:rPr>
            </w:pPr>
            <w:r>
              <w:rPr>
                <w:b/>
              </w:rPr>
              <w:t>Location</w:t>
            </w:r>
          </w:p>
        </w:tc>
        <w:tc>
          <w:tcPr>
            <w:tcW w:w="139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91F06" w:rsidRDefault="00D91F06" w:rsidP="00C06F6E">
            <w:pPr>
              <w:jc w:val="center"/>
              <w:rPr>
                <w:b/>
              </w:rPr>
            </w:pPr>
            <w:r>
              <w:rPr>
                <w:b/>
              </w:rPr>
              <w:t>Submission Date</w:t>
            </w:r>
          </w:p>
        </w:tc>
        <w:tc>
          <w:tcPr>
            <w:tcW w:w="98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91F06" w:rsidRDefault="00D91F06" w:rsidP="00C06F6E">
            <w:pPr>
              <w:jc w:val="center"/>
              <w:rPr>
                <w:b/>
              </w:rPr>
            </w:pPr>
            <w:r>
              <w:rPr>
                <w:b/>
              </w:rPr>
              <w:t>Africa Group</w:t>
            </w:r>
          </w:p>
        </w:tc>
        <w:tc>
          <w:tcPr>
            <w:tcW w:w="167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91F06" w:rsidRDefault="00D91F06" w:rsidP="00C06F6E">
            <w:pPr>
              <w:jc w:val="center"/>
              <w:rPr>
                <w:b/>
              </w:rPr>
            </w:pPr>
            <w:proofErr w:type="spellStart"/>
            <w:r>
              <w:rPr>
                <w:b/>
              </w:rPr>
              <w:t>GenBank</w:t>
            </w:r>
            <w:proofErr w:type="spellEnd"/>
            <w:r>
              <w:rPr>
                <w:b/>
              </w:rPr>
              <w:t xml:space="preserve"> Ref.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1</w:t>
            </w:r>
          </w:p>
        </w:tc>
        <w:tc>
          <w:tcPr>
            <w:tcW w:w="1654" w:type="dxa"/>
            <w:tcBorders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9/04/08</w:t>
            </w:r>
          </w:p>
        </w:tc>
        <w:tc>
          <w:tcPr>
            <w:tcW w:w="982" w:type="dxa"/>
            <w:tcBorders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20"/>
              </w:rPr>
              <w:t>HQ256770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2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2/05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05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3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Cape Coast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30/04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13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4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Amasaman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6/06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23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5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30/10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33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6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Achimot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9/0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42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1/0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52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8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Mallam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0/05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61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9**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Cape Coast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7/07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63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1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Mallam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0/03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091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11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Cape Coast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2/05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092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12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Tem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0/03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093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13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Labadi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3/10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b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094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15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Tem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4/1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095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16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8/09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096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1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Akosombo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7/0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097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18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Haatso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0/10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098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2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Dansoman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1/02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099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24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Madin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3/0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00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25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Kaso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2/07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01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2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8/05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02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28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4/1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03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29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1/12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04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3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1/1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06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32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Abeka</w:t>
            </w:r>
            <w:proofErr w:type="spellEnd"/>
            <w:r>
              <w:t xml:space="preserve"> La-Paz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3/05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07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34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Pokuase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5/06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08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35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Cape Coast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2/05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09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36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Kofondu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0/10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10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3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30/10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11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38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5/1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12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4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8/1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14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41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Brekus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9/10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15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43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4/1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16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44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5/02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17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45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Somany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30/07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18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46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Kaso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5/08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19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4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4/0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20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48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9/04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21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49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Tem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9/09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22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5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6/1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24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51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Tem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9/09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25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52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3/10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26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53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Tem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6/02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27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55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1/10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28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56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4/12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29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lastRenderedPageBreak/>
              <w:t>G5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Burma Camp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5/09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30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58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Ashiaman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6/09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31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59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8/04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32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6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Saltpond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5/08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20"/>
              </w:rPr>
              <w:t>HQ256771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61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8/1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34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62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4/1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35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63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Teshie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30/09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36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64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Labadi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7/10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37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66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Nii</w:t>
            </w:r>
            <w:proofErr w:type="spellEnd"/>
            <w:r>
              <w:t xml:space="preserve"> </w:t>
            </w:r>
            <w:proofErr w:type="spellStart"/>
            <w:r>
              <w:t>Boi</w:t>
            </w:r>
            <w:proofErr w:type="spellEnd"/>
            <w:r>
              <w:t xml:space="preserve"> Town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5/08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38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6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Ashile</w:t>
            </w:r>
            <w:proofErr w:type="spellEnd"/>
            <w:r>
              <w:t xml:space="preserve"> </w:t>
            </w:r>
            <w:proofErr w:type="spellStart"/>
            <w:r>
              <w:t>Botwet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8/09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39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68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Tem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31/03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40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69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Macarthy</w:t>
            </w:r>
            <w:proofErr w:type="spellEnd"/>
            <w:r>
              <w:t xml:space="preserve"> hills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4/06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41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7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Cape Coast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2/07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43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71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Burma Camp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8/10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44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72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30/04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45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74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8/11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46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75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Dawsoman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5/06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47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76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5/04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48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7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Tem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9/08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49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78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Abeka</w:t>
            </w:r>
            <w:proofErr w:type="spellEnd"/>
            <w:r>
              <w:t xml:space="preserve"> La-Paz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3/06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50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79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8/05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51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8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Juapong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5/06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53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82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Tem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6/09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54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83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Gbawe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8/10/0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55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85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Kokrobitey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3/07/09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56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86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9/06/09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57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8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Accra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2/07/09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58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88**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Legon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02/07/09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59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89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Kwabenya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3/07/09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60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9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Dome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9/06/09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ind w:firstLine="326"/>
              <w:rPr>
                <w:szCs w:val="20"/>
              </w:rPr>
            </w:pPr>
            <w:r>
              <w:rPr>
                <w:szCs w:val="20"/>
              </w:rPr>
              <w:t>HQ256772</w:t>
            </w:r>
          </w:p>
        </w:tc>
      </w:tr>
      <w:tr w:rsidR="00D91F06" w:rsidTr="00C06F6E">
        <w:trPr>
          <w:jc w:val="center"/>
        </w:trPr>
        <w:tc>
          <w:tcPr>
            <w:tcW w:w="1069" w:type="dxa"/>
            <w:tcBorders>
              <w:top w:val="nil"/>
              <w:left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G93</w:t>
            </w:r>
          </w:p>
        </w:tc>
        <w:tc>
          <w:tcPr>
            <w:tcW w:w="1654" w:type="dxa"/>
            <w:tcBorders>
              <w:top w:val="nil"/>
              <w:left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t>Asamankese</w:t>
            </w:r>
            <w:proofErr w:type="spellEnd"/>
          </w:p>
        </w:tc>
        <w:tc>
          <w:tcPr>
            <w:tcW w:w="1390" w:type="dxa"/>
            <w:tcBorders>
              <w:top w:val="nil"/>
              <w:left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21/12/07</w:t>
            </w:r>
          </w:p>
        </w:tc>
        <w:tc>
          <w:tcPr>
            <w:tcW w:w="982" w:type="dxa"/>
            <w:tcBorders>
              <w:top w:val="nil"/>
              <w:left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t>1a</w:t>
            </w:r>
          </w:p>
        </w:tc>
        <w:tc>
          <w:tcPr>
            <w:tcW w:w="1674" w:type="dxa"/>
            <w:tcBorders>
              <w:top w:val="nil"/>
              <w:left w:val="nil"/>
              <w:right w:val="nil"/>
            </w:tcBorders>
            <w:vAlign w:val="center"/>
          </w:tcPr>
          <w:p w:rsidR="00D91F06" w:rsidRDefault="00D91F06" w:rsidP="000A6A88">
            <w:pPr>
              <w:ind w:firstLineChars="100" w:firstLine="240"/>
              <w:jc w:val="center"/>
              <w:rPr>
                <w:szCs w:val="17"/>
              </w:rPr>
            </w:pPr>
            <w:r>
              <w:rPr>
                <w:szCs w:val="17"/>
              </w:rPr>
              <w:t>HM368162</w:t>
            </w:r>
          </w:p>
        </w:tc>
      </w:tr>
    </w:tbl>
    <w:p w:rsidR="00D91F06" w:rsidRDefault="00D91F06" w:rsidP="00D91F06">
      <w:r>
        <w:t>* These viruses had no specific location reported within Accra.</w:t>
      </w:r>
    </w:p>
    <w:p w:rsidR="00D91F06" w:rsidRDefault="00D91F06" w:rsidP="00D91F06">
      <w:r>
        <w:t>** These viruses were from cats</w:t>
      </w:r>
    </w:p>
    <w:p w:rsidR="00D91F06" w:rsidRDefault="00D91F06" w:rsidP="00D91F06">
      <w:pPr>
        <w:autoSpaceDE w:val="0"/>
        <w:autoSpaceDN w:val="0"/>
        <w:adjustRightInd w:val="0"/>
        <w:rPr>
          <w:rFonts w:ascii="Courier New" w:hAnsi="Courier New" w:cs="Courier New"/>
          <w:sz w:val="20"/>
          <w:szCs w:val="20"/>
          <w:lang w:val="en-US"/>
        </w:rPr>
      </w:pPr>
    </w:p>
    <w:p w:rsidR="00D91F06" w:rsidRDefault="00D91F06" w:rsidP="00D91F06">
      <w:r>
        <w:br w:type="page"/>
      </w:r>
      <w:r w:rsidDel="00F66BEC">
        <w:lastRenderedPageBreak/>
        <w:t xml:space="preserve"> </w:t>
      </w:r>
      <w:r>
        <w:t xml:space="preserve">Table S2. </w:t>
      </w:r>
      <w:proofErr w:type="gramStart"/>
      <w:r>
        <w:t>Details of further rabies virus sequences used in this study.</w:t>
      </w:r>
      <w:proofErr w:type="gramEnd"/>
    </w:p>
    <w:p w:rsidR="00D91F06" w:rsidRDefault="00D91F06" w:rsidP="00D91F06"/>
    <w:tbl>
      <w:tblPr>
        <w:tblW w:w="8906" w:type="dxa"/>
        <w:tblInd w:w="-322" w:type="dxa"/>
        <w:tblBorders>
          <w:top w:val="single" w:sz="12" w:space="0" w:color="008000"/>
          <w:left w:val="nil"/>
          <w:bottom w:val="single" w:sz="12" w:space="0" w:color="008000"/>
          <w:right w:val="nil"/>
          <w:insideH w:val="nil"/>
          <w:insideV w:val="nil"/>
        </w:tblBorders>
        <w:tblLayout w:type="fixed"/>
        <w:tblLook w:val="00BF"/>
      </w:tblPr>
      <w:tblGrid>
        <w:gridCol w:w="1201"/>
        <w:gridCol w:w="1256"/>
        <w:gridCol w:w="1229"/>
        <w:gridCol w:w="931"/>
        <w:gridCol w:w="1377"/>
        <w:gridCol w:w="1391"/>
        <w:gridCol w:w="1521"/>
      </w:tblGrid>
      <w:tr w:rsidR="00D91F06" w:rsidTr="00C06F6E">
        <w:tc>
          <w:tcPr>
            <w:tcW w:w="1201" w:type="dxa"/>
            <w:tcBorders>
              <w:bottom w:val="single" w:sz="6" w:space="0" w:color="008000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GenBank</w:t>
            </w:r>
            <w:proofErr w:type="spellEnd"/>
            <w:r>
              <w:rPr>
                <w:sz w:val="22"/>
                <w:szCs w:val="22"/>
              </w:rPr>
              <w:t xml:space="preserve"> accession number</w:t>
            </w:r>
          </w:p>
        </w:tc>
        <w:tc>
          <w:tcPr>
            <w:tcW w:w="1256" w:type="dxa"/>
            <w:tcBorders>
              <w:bottom w:val="single" w:sz="6" w:space="0" w:color="008000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riginal  reference*</w:t>
            </w:r>
          </w:p>
        </w:tc>
        <w:tc>
          <w:tcPr>
            <w:tcW w:w="1229" w:type="dxa"/>
            <w:tcBorders>
              <w:bottom w:val="single" w:sz="6" w:space="0" w:color="008000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rigin</w:t>
            </w:r>
          </w:p>
        </w:tc>
        <w:tc>
          <w:tcPr>
            <w:tcW w:w="931" w:type="dxa"/>
            <w:tcBorders>
              <w:bottom w:val="single" w:sz="6" w:space="0" w:color="008000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Year isolated</w:t>
            </w:r>
          </w:p>
        </w:tc>
        <w:tc>
          <w:tcPr>
            <w:tcW w:w="1377" w:type="dxa"/>
            <w:tcBorders>
              <w:bottom w:val="single" w:sz="6" w:space="0" w:color="008000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Location</w:t>
            </w:r>
          </w:p>
          <w:p w:rsidR="00D91F06" w:rsidRDefault="00D91F06" w:rsidP="00C06F6E">
            <w:pPr>
              <w:jc w:val="center"/>
            </w:pPr>
          </w:p>
        </w:tc>
        <w:tc>
          <w:tcPr>
            <w:tcW w:w="1391" w:type="dxa"/>
            <w:tcBorders>
              <w:bottom w:val="single" w:sz="6" w:space="0" w:color="008000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Phylogenetic</w:t>
            </w:r>
            <w:proofErr w:type="spellEnd"/>
            <w:r>
              <w:rPr>
                <w:sz w:val="22"/>
                <w:szCs w:val="22"/>
              </w:rPr>
              <w:t xml:space="preserve"> analysis</w:t>
            </w:r>
          </w:p>
          <w:p w:rsidR="00D91F06" w:rsidRDefault="00D91F06" w:rsidP="00C06F6E">
            <w:pPr>
              <w:jc w:val="center"/>
            </w:pPr>
          </w:p>
        </w:tc>
        <w:tc>
          <w:tcPr>
            <w:tcW w:w="1521" w:type="dxa"/>
            <w:tcBorders>
              <w:bottom w:val="single" w:sz="6" w:space="0" w:color="008000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eference</w:t>
            </w:r>
          </w:p>
        </w:tc>
      </w:tr>
      <w:tr w:rsidR="00D91F06" w:rsidTr="00C06F6E">
        <w:tc>
          <w:tcPr>
            <w:tcW w:w="1201" w:type="dxa"/>
            <w:tcBorders>
              <w:top w:val="single" w:sz="6" w:space="0" w:color="008000"/>
              <w:bottom w:val="nil"/>
            </w:tcBorders>
            <w:vAlign w:val="center"/>
          </w:tcPr>
          <w:p w:rsidR="00D91F06" w:rsidRDefault="00D91F06" w:rsidP="00C06F6E">
            <w:pPr>
              <w:ind w:left="-70"/>
              <w:jc w:val="center"/>
            </w:pPr>
            <w:r>
              <w:rPr>
                <w:sz w:val="22"/>
                <w:szCs w:val="22"/>
              </w:rPr>
              <w:t>EU853567</w:t>
            </w:r>
          </w:p>
        </w:tc>
        <w:tc>
          <w:tcPr>
            <w:tcW w:w="1256" w:type="dxa"/>
            <w:tcBorders>
              <w:top w:val="single" w:sz="6" w:space="0" w:color="008000"/>
              <w:bottom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tcBorders>
              <w:top w:val="single" w:sz="6" w:space="0" w:color="008000"/>
              <w:bottom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tcBorders>
              <w:top w:val="single" w:sz="6" w:space="0" w:color="008000"/>
              <w:bottom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6</w:t>
            </w:r>
          </w:p>
        </w:tc>
        <w:tc>
          <w:tcPr>
            <w:tcW w:w="1377" w:type="dxa"/>
            <w:tcBorders>
              <w:top w:val="single" w:sz="6" w:space="0" w:color="008000"/>
              <w:bottom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lgeria</w:t>
            </w:r>
          </w:p>
        </w:tc>
        <w:tc>
          <w:tcPr>
            <w:tcW w:w="1391" w:type="dxa"/>
            <w:tcBorders>
              <w:top w:val="single" w:sz="6" w:space="0" w:color="008000"/>
              <w:bottom w:val="nil"/>
            </w:tcBorders>
            <w:vAlign w:val="center"/>
          </w:tcPr>
          <w:p w:rsidR="00D91F06" w:rsidRDefault="00D91F06" w:rsidP="00C06F6E">
            <w:pPr>
              <w:jc w:val="center"/>
            </w:pPr>
            <w:r w:rsidRPr="00BB088E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tcBorders>
              <w:top w:val="single" w:sz="6" w:space="0" w:color="008000"/>
              <w:bottom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ind w:left="-70"/>
              <w:jc w:val="center"/>
            </w:pPr>
            <w:r>
              <w:rPr>
                <w:sz w:val="22"/>
                <w:szCs w:val="22"/>
              </w:rPr>
              <w:t>EU853568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6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lgeria</w:t>
            </w: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 w:rsidRPr="00BB088E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ind w:left="-70"/>
              <w:jc w:val="center"/>
            </w:pPr>
            <w:r>
              <w:rPr>
                <w:sz w:val="22"/>
                <w:szCs w:val="22"/>
              </w:rPr>
              <w:t>U22643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2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lgeria</w:t>
            </w: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1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tcBorders>
              <w:top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485</w:t>
            </w:r>
          </w:p>
        </w:tc>
        <w:tc>
          <w:tcPr>
            <w:tcW w:w="1256" w:type="dxa"/>
            <w:tcBorders>
              <w:top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tcBorders>
              <w:top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at</w:t>
            </w:r>
          </w:p>
        </w:tc>
        <w:tc>
          <w:tcPr>
            <w:tcW w:w="931" w:type="dxa"/>
            <w:tcBorders>
              <w:top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tcBorders>
              <w:top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enin</w:t>
            </w:r>
          </w:p>
        </w:tc>
        <w:tc>
          <w:tcPr>
            <w:tcW w:w="1391" w:type="dxa"/>
            <w:tcBorders>
              <w:top w:val="nil"/>
            </w:tcBorders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2</w:t>
            </w:r>
          </w:p>
        </w:tc>
        <w:tc>
          <w:tcPr>
            <w:tcW w:w="1521" w:type="dxa"/>
            <w:tcBorders>
              <w:top w:val="nil"/>
            </w:tcBorders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3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391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vine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6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481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Jackal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3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389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Jackal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3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385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Jackal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8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3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390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4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392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oat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8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4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393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9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6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483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enet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6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484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uiker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6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482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oat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3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ongoose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5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4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oat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8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3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vine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3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vine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33075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tswan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 2004b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91&lt;/RecNum&gt;&lt;record&gt;&lt;rec-number&gt;391&lt;/rec-number&gt;&lt;ref-type name="Journal Article"&gt;17&lt;/ref-type&gt;&lt;contributors&gt;&lt;authors&gt;&lt;author&gt;Johnson, N.&lt;/author&gt;&lt;author&gt;Letshwenyo, M.&lt;/author&gt;&lt;author&gt;Baipoledi, E. K.&lt;/author&gt;&lt;author&gt;Thobokwe, G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 KT15 3NB, UK. n.johnson2@vla.defra.gsi.gov.uk&lt;/auth-address&gt;&lt;titles&gt;&lt;title&gt;Molecular epidemiology of rabies in Botswana: a comparison between antibody typing and nucleotide sequence phylogeny&lt;/title&gt;&lt;secondary-title&gt;Vet Microbiol&lt;/secondary-title&gt;&lt;/titles&gt;&lt;periodical&gt;&lt;full-title&gt;Vet Microbiol&lt;/full-title&gt;&lt;/periodical&gt;&lt;pages&gt;31-8&lt;/pages&gt;&lt;volume&gt;101&lt;/volume&gt;&lt;number&gt;1&lt;/number&gt;&lt;keywords&gt;&lt;keyword&gt;Animals&lt;/keyword&gt;&lt;keyword&gt;Animals, Wild/*virology&lt;/keyword&gt;&lt;keyword&gt;Antibodies, Monoclonal/chemistry&lt;/keyword&gt;&lt;keyword&gt;Base Sequence&lt;/keyword&gt;&lt;keyword&gt;Botswana/epidemiology&lt;/keyword&gt;&lt;keyword&gt;Cluster Analysis&lt;/keyword&gt;&lt;keyword&gt;Disease Reservoirs/veterinary&lt;/keyword&gt;&lt;keyword&gt;Dog Diseases/epidemiology/*virology&lt;/keyword&gt;&lt;keyword&gt;Dogs&lt;/keyword&gt;&lt;keyword&gt;Epidemiology, Molecular&lt;/keyword&gt;&lt;keyword&gt;Molecular Sequence Data&lt;/keyword&gt;&lt;keyword&gt;Nucleocapsid Proteins/chemistry/genetics&lt;/keyword&gt;&lt;keyword&gt;Phylogeny&lt;/keyword&gt;&lt;keyword&gt;RNA, Viral/chemistry/genetics&lt;/keyword&gt;&lt;keyword&gt;Rabies/epidemiology/*veterinary/virology&lt;/keyword&gt;&lt;keyword&gt;Rabies virus/*genetics/growth &amp;amp; development/immunology&lt;/keyword&gt;&lt;keyword&gt;Retrospective Studies&lt;/keyword&gt;&lt;keyword&gt;Sequence Alignment&lt;/keyword&gt;&lt;/keywords&gt;&lt;dates&gt;&lt;year&gt;2004&lt;/year&gt;&lt;pub-dates&gt;&lt;date&gt;Jun 10&lt;/date&gt;&lt;/pub-dates&gt;&lt;/dates&gt;&lt;accession-num&gt;15201031&lt;/accession-num&gt;&lt;urls&gt;&lt;related-urls&gt;&lt;url&gt;http://www.ncbi.nlm.nih.gov/entrez/query.fcgi?cmd=Retrieve&amp;amp;db=PubMed&amp;amp;dopt=Citation&amp;amp;list_uids=1520103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4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48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4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2726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2726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660F14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2727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at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Burkina </w:t>
            </w:r>
            <w:r>
              <w:rPr>
                <w:sz w:val="22"/>
                <w:szCs w:val="22"/>
              </w:rPr>
              <w:lastRenderedPageBreak/>
              <w:t>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660F14">
              <w:rPr>
                <w:sz w:val="22"/>
                <w:szCs w:val="22"/>
              </w:rPr>
              <w:lastRenderedPageBreak/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</w:t>
            </w:r>
            <w:r>
              <w:rPr>
                <w:sz w:val="22"/>
                <w:szCs w:val="22"/>
              </w:rPr>
              <w:lastRenderedPageBreak/>
              <w:t xml:space="preserve">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lastRenderedPageBreak/>
              <w:t>EU82727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660F14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2727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660F14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2727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660F14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2727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660F14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2727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660F14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47849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e </w:t>
            </w:r>
            <w:proofErr w:type="spellStart"/>
            <w:r>
              <w:rPr>
                <w:sz w:val="22"/>
                <w:szCs w:val="22"/>
              </w:rPr>
              <w:t>Benedictis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Benedictis&lt;/Author&gt;&lt;Year&gt;2009&lt;/Year&gt;&lt;RecNum&gt;13249&lt;/RecNum&gt;&lt;record&gt;&lt;rec-number&gt;13249&lt;/rec-number&gt;&lt;ref-type name="Journal Article"&gt;17&lt;/ref-type&gt;&lt;contributors&gt;&lt;authors&gt;&lt;author&gt;De Benedictis, P.&lt;/author&gt;&lt;author&gt;Sow, A.&lt;/author&gt;&lt;author&gt;Fusaro, A.&lt;/author&gt;&lt;author&gt;Veggiato, C.&lt;/author&gt;&lt;author&gt;Talbi, C.&lt;/author&gt;&lt;author&gt;Kabore, A.&lt;/author&gt;&lt;author&gt;Dundon, W. G.&lt;/author&gt;&lt;author&gt;Bourhy, H.&lt;/author&gt;&lt;author&gt;Capua, I.&lt;/author&gt;&lt;/authors&gt;&lt;/contributors&gt;&lt;auth-address&gt;Istituto Zooprofilattico Sperimentale delle Venezie, National Reference Centre for Rabies, OIE and National Collaborating Centre for Diseases at the Human-Animal Interface, Legnaro, Padova, Italy.&lt;/auth-address&gt;&lt;titles&gt;&lt;title&gt;Phylogenetic Analysis of Rabies Viruses from Burkina Faso, 2007&lt;/title&gt;&lt;secondary-title&gt;Zoonoses Public Health&lt;/secondary-title&gt;&lt;/titles&gt;&lt;periodical&gt;&lt;full-title&gt;Zoonoses Public Health&lt;/full-title&gt;&lt;/periodical&gt;&lt;dates&gt;&lt;year&gt;2009&lt;/year&gt;&lt;pub-dates&gt;&lt;date&gt;Dec 8&lt;/date&gt;&lt;/pub-dates&gt;&lt;/dates&gt;&lt;accession-num&gt;19968849&lt;/accession-num&gt;&lt;urls&gt;&lt;related-urls&gt;&lt;url&gt;http://www.ncbi.nlm.nih.gov/entrez/query.fcgi?cmd=Retrieve&amp;amp;db=PubMed&amp;amp;dopt=Citation&amp;amp;list_uids=19968849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47850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e </w:t>
            </w:r>
            <w:proofErr w:type="spellStart"/>
            <w:r>
              <w:rPr>
                <w:sz w:val="22"/>
                <w:szCs w:val="22"/>
              </w:rPr>
              <w:t>Benedictis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Benedictis&lt;/Author&gt;&lt;Year&gt;2009&lt;/Year&gt;&lt;RecNum&gt;13249&lt;/RecNum&gt;&lt;record&gt;&lt;rec-number&gt;13249&lt;/rec-number&gt;&lt;ref-type name="Journal Article"&gt;17&lt;/ref-type&gt;&lt;contributors&gt;&lt;authors&gt;&lt;author&gt;De Benedictis, P.&lt;/author&gt;&lt;author&gt;Sow, A.&lt;/author&gt;&lt;author&gt;Fusaro, A.&lt;/author&gt;&lt;author&gt;Veggiato, C.&lt;/author&gt;&lt;author&gt;Talbi, C.&lt;/author&gt;&lt;author&gt;Kabore, A.&lt;/author&gt;&lt;author&gt;Dundon, W. G.&lt;/author&gt;&lt;author&gt;Bourhy, H.&lt;/author&gt;&lt;author&gt;Capua, I.&lt;/author&gt;&lt;/authors&gt;&lt;/contributors&gt;&lt;auth-address&gt;Istituto Zooprofilattico Sperimentale delle Venezie, National Reference Centre for Rabies, OIE and National Collaborating Centre for Diseases at the Human-Animal Interface, Legnaro, Padova, Italy.&lt;/auth-address&gt;&lt;titles&gt;&lt;title&gt;Phylogenetic Analysis of Rabies Viruses from Burkina Faso, 2007&lt;/title&gt;&lt;secondary-title&gt;Zoonoses Public Health&lt;/secondary-title&gt;&lt;/titles&gt;&lt;periodical&gt;&lt;full-title&gt;Zoonoses Public Health&lt;/full-title&gt;&lt;/periodical&gt;&lt;dates&gt;&lt;year&gt;2009&lt;/year&gt;&lt;pub-dates&gt;&lt;date&gt;Dec 8&lt;/date&gt;&lt;/pub-dates&gt;&lt;/dates&gt;&lt;accession-num&gt;19968849&lt;/accession-num&gt;&lt;urls&gt;&lt;related-urls&gt;&lt;url&gt;http://www.ncbi.nlm.nih.gov/entrez/query.fcgi?cmd=Retrieve&amp;amp;db=PubMed&amp;amp;dopt=Citation&amp;amp;list_uids=19968849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47852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e </w:t>
            </w:r>
            <w:proofErr w:type="spellStart"/>
            <w:r>
              <w:rPr>
                <w:sz w:val="22"/>
                <w:szCs w:val="22"/>
              </w:rPr>
              <w:t>Benedictis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Benedictis&lt;/Author&gt;&lt;Year&gt;2009&lt;/Year&gt;&lt;RecNum&gt;13249&lt;/RecNum&gt;&lt;record&gt;&lt;rec-number&gt;13249&lt;/rec-number&gt;&lt;ref-type name="Journal Article"&gt;17&lt;/ref-type&gt;&lt;contributors&gt;&lt;authors&gt;&lt;author&gt;De Benedictis, P.&lt;/author&gt;&lt;author&gt;Sow, A.&lt;/author&gt;&lt;author&gt;Fusaro, A.&lt;/author&gt;&lt;author&gt;Veggiato, C.&lt;/author&gt;&lt;author&gt;Talbi, C.&lt;/author&gt;&lt;author&gt;Kabore, A.&lt;/author&gt;&lt;author&gt;Dundon, W. G.&lt;/author&gt;&lt;author&gt;Bourhy, H.&lt;/author&gt;&lt;author&gt;Capua, I.&lt;/author&gt;&lt;/authors&gt;&lt;/contributors&gt;&lt;auth-address&gt;Istituto Zooprofilattico Sperimentale delle Venezie, National Reference Centre for Rabies, OIE and National Collaborating Centre for Diseases at the Human-Animal Interface, Legnaro, Padova, Italy.&lt;/auth-address&gt;&lt;titles&gt;&lt;title&gt;Phylogenetic Analysis of Rabies Viruses from Burkina Faso, 2007&lt;/title&gt;&lt;secondary-title&gt;Zoonoses Public Health&lt;/secondary-title&gt;&lt;/titles&gt;&lt;periodical&gt;&lt;full-title&gt;Zoonoses Public Health&lt;/full-title&gt;&lt;/periodical&gt;&lt;dates&gt;&lt;year&gt;2009&lt;/year&gt;&lt;pub-dates&gt;&lt;date&gt;Dec 8&lt;/date&gt;&lt;/pub-dates&gt;&lt;/dates&gt;&lt;accession-num&gt;19968849&lt;/accession-num&gt;&lt;urls&gt;&lt;related-urls&gt;&lt;url&gt;http://www.ncbi.nlm.nih.gov/entrez/query.fcgi?cmd=Retrieve&amp;amp;db=PubMed&amp;amp;dopt=Citation&amp;amp;list_uids=19968849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47851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e </w:t>
            </w:r>
            <w:proofErr w:type="spellStart"/>
            <w:r>
              <w:rPr>
                <w:sz w:val="22"/>
                <w:szCs w:val="22"/>
              </w:rPr>
              <w:t>Benedictis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Benedictis&lt;/Author&gt;&lt;Year&gt;2009&lt;/Year&gt;&lt;RecNum&gt;13249&lt;/RecNum&gt;&lt;record&gt;&lt;rec-number&gt;13249&lt;/rec-number&gt;&lt;ref-type name="Journal Article"&gt;17&lt;/ref-type&gt;&lt;contributors&gt;&lt;authors&gt;&lt;author&gt;De Benedictis, P.&lt;/author&gt;&lt;author&gt;Sow, A.&lt;/author&gt;&lt;author&gt;Fusaro, A.&lt;/author&gt;&lt;author&gt;Veggiato, C.&lt;/author&gt;&lt;author&gt;Talbi, C.&lt;/author&gt;&lt;author&gt;Kabore, A.&lt;/author&gt;&lt;author&gt;Dundon, W. G.&lt;/author&gt;&lt;author&gt;Bourhy, H.&lt;/author&gt;&lt;author&gt;Capua, I.&lt;/author&gt;&lt;/authors&gt;&lt;/contributors&gt;&lt;auth-address&gt;Istituto Zooprofilattico Sperimentale delle Venezie, National Reference Centre for Rabies, OIE and National Collaborating Centre for Diseases at the Human-Animal Interface, Legnaro, Padova, Italy.&lt;/auth-address&gt;&lt;titles&gt;&lt;title&gt;Phylogenetic Analysis of Rabies Viruses from Burkina Faso, 2007&lt;/title&gt;&lt;secondary-title&gt;Zoonoses Public Health&lt;/secondary-title&gt;&lt;/titles&gt;&lt;periodical&gt;&lt;full-title&gt;Zoonoses Public Health&lt;/full-title&gt;&lt;/periodical&gt;&lt;dates&gt;&lt;year&gt;2009&lt;/year&gt;&lt;pub-dates&gt;&lt;date&gt;Dec 8&lt;/date&gt;&lt;/pub-dates&gt;&lt;/dates&gt;&lt;accession-num&gt;19968849&lt;/accession-num&gt;&lt;urls&gt;&lt;related-urls&gt;&lt;url&gt;http://www.ncbi.nlm.nih.gov/entrez/query.fcgi?cmd=Retrieve&amp;amp;db=PubMed&amp;amp;dopt=Citation&amp;amp;list_uids=19968849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47852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e </w:t>
            </w:r>
            <w:proofErr w:type="spellStart"/>
            <w:r>
              <w:rPr>
                <w:sz w:val="22"/>
                <w:szCs w:val="22"/>
              </w:rPr>
              <w:t>Benedictis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Benedictis&lt;/Author&gt;&lt;Year&gt;2009&lt;/Year&gt;&lt;RecNum&gt;13249&lt;/RecNum&gt;&lt;record&gt;&lt;rec-number&gt;13249&lt;/rec-number&gt;&lt;ref-type name="Journal Article"&gt;17&lt;/ref-type&gt;&lt;contributors&gt;&lt;authors&gt;&lt;author&gt;De Benedictis, P.&lt;/author&gt;&lt;author&gt;Sow, A.&lt;/author&gt;&lt;author&gt;Fusaro, A.&lt;/author&gt;&lt;author&gt;Veggiato, C.&lt;/author&gt;&lt;author&gt;Talbi, C.&lt;/author&gt;&lt;author&gt;Kabore, A.&lt;/author&gt;&lt;author&gt;Dundon, W. G.&lt;/author&gt;&lt;author&gt;Bourhy, H.&lt;/author&gt;&lt;author&gt;Capua, I.&lt;/author&gt;&lt;/authors&gt;&lt;/contributors&gt;&lt;auth-address&gt;Istituto Zooprofilattico Sperimentale delle Venezie, National Reference Centre for Rabies, OIE and National Collaborating Centre for Diseases at the Human-Animal Interface, Legnaro, Padova, Italy.&lt;/auth-address&gt;&lt;titles&gt;&lt;title&gt;Phylogenetic Analysis of Rabies Viruses from Burkina Faso, 2007&lt;/title&gt;&lt;secondary-title&gt;Zoonoses Public Health&lt;/secondary-title&gt;&lt;/titles&gt;&lt;periodical&gt;&lt;full-title&gt;Zoonoses Public Health&lt;/full-title&gt;&lt;/periodical&gt;&lt;dates&gt;&lt;year&gt;2009&lt;/year&gt;&lt;pub-dates&gt;&lt;date&gt;Dec 8&lt;/date&gt;&lt;/pub-dates&gt;&lt;/dates&gt;&lt;accession-num&gt;19968849&lt;/accession-num&gt;&lt;urls&gt;&lt;related-urls&gt;&lt;url&gt;http://www.ncbi.nlm.nih.gov/entrez/query.fcgi?cmd=Retrieve&amp;amp;db=PubMed&amp;amp;dopt=Citation&amp;amp;list_uids=19968849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47852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e </w:t>
            </w:r>
            <w:proofErr w:type="spellStart"/>
            <w:r>
              <w:rPr>
                <w:sz w:val="22"/>
                <w:szCs w:val="22"/>
              </w:rPr>
              <w:t>Benedictis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Benedictis&lt;/Author&gt;&lt;Year&gt;2009&lt;/Year&gt;&lt;RecNum&gt;13249&lt;/RecNum&gt;&lt;record&gt;&lt;rec-number&gt;13249&lt;/rec-number&gt;&lt;ref-type name="Journal Article"&gt;17&lt;/ref-type&gt;&lt;contributors&gt;&lt;authors&gt;&lt;author&gt;De Benedictis, P.&lt;/author&gt;&lt;author&gt;Sow, A.&lt;/author&gt;&lt;author&gt;Fusaro, A.&lt;/author&gt;&lt;author&gt;Veggiato, C.&lt;/author&gt;&lt;author&gt;Talbi, C.&lt;/author&gt;&lt;author&gt;Kabore, A.&lt;/author&gt;&lt;author&gt;Dundon, W. G.&lt;/author&gt;&lt;author&gt;Bourhy, H.&lt;/author&gt;&lt;author&gt;Capua, I.&lt;/author&gt;&lt;/authors&gt;&lt;/contributors&gt;&lt;auth-address&gt;Istituto Zooprofilattico Sperimentale delle Venezie, National Reference Centre for Rabies, OIE and National Collaborating Centre for Diseases at the Human-Animal Interface, Legnaro, Padova, Italy.&lt;/auth-address&gt;&lt;titles&gt;&lt;title&gt;Phylogenetic Analysis of Rabies Viruses from Burkina Faso, 2007&lt;/title&gt;&lt;secondary-title&gt;Zoonoses Public Health&lt;/secondary-title&gt;&lt;/titles&gt;&lt;periodical&gt;&lt;full-title&gt;Zoonoses Public Health&lt;/full-title&gt;&lt;/periodical&gt;&lt;dates&gt;&lt;year&gt;2009&lt;/year&gt;&lt;pub-dates&gt;&lt;date&gt;Dec 8&lt;/date&gt;&lt;/pub-dates&gt;&lt;/dates&gt;&lt;accession-num&gt;19968849&lt;/accession-num&gt;&lt;urls&gt;&lt;related-urls&gt;&lt;url&gt;http://www.ncbi.nlm.nih.gov/entrez/query.fcgi?cmd=Retrieve&amp;amp;db=PubMed&amp;amp;dopt=Citation&amp;amp;list_uids=19968849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47852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e </w:t>
            </w:r>
            <w:proofErr w:type="spellStart"/>
            <w:r>
              <w:rPr>
                <w:sz w:val="22"/>
                <w:szCs w:val="22"/>
              </w:rPr>
              <w:t>Benedictis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Benedictis&lt;/Author&gt;&lt;Year&gt;2009&lt;/Year&gt;&lt;RecNum&gt;13249&lt;/RecNum&gt;&lt;record&gt;&lt;rec-number&gt;13249&lt;/rec-number&gt;&lt;ref-type name="Journal Article"&gt;17&lt;/ref-type&gt;&lt;contributors&gt;&lt;authors&gt;&lt;author&gt;De Benedictis, P.&lt;/author&gt;&lt;author&gt;Sow, A.&lt;/author&gt;&lt;author&gt;Fusaro, A.&lt;/author&gt;&lt;author&gt;Veggiato, C.&lt;/author&gt;&lt;author&gt;Talbi, C.&lt;/author&gt;&lt;author&gt;Kabore, A.&lt;/author&gt;&lt;author&gt;Dundon, W. G.&lt;/author&gt;&lt;author&gt;Bourhy, H.&lt;/author&gt;&lt;author&gt;Capua, I.&lt;/author&gt;&lt;/authors&gt;&lt;/contributors&gt;&lt;auth-address&gt;Istituto Zooprofilattico Sperimentale delle Venezie, National Reference Centre for Rabies, OIE and National Collaborating Centre for Diseases at the Human-Animal Interface, Legnaro, Padova, Italy.&lt;/auth-address&gt;&lt;titles&gt;&lt;title&gt;Phylogenetic Analysis of Rabies Viruses from Burkina Faso, 2007&lt;/title&gt;&lt;secondary-title&gt;Zoonoses Public Health&lt;/secondary-title&gt;&lt;/titles&gt;&lt;periodical&gt;&lt;full-title&gt;Zoonoses Public Health&lt;/full-title&gt;&lt;/periodical&gt;&lt;dates&gt;&lt;year&gt;2009&lt;/year&gt;&lt;pub-dates&gt;&lt;date&gt;Dec 8&lt;/date&gt;&lt;/pub-dates&gt;&lt;/dates&gt;&lt;accession-num&gt;19968849&lt;/accession-num&gt;&lt;urls&gt;&lt;related-urls&gt;&lt;url&gt;http://www.ncbi.nlm.nih.gov/entrez/query.fcgi?cmd=Retrieve&amp;amp;db=PubMed&amp;amp;dopt=Citation&amp;amp;list_uids=19968849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47852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e </w:t>
            </w:r>
            <w:proofErr w:type="spellStart"/>
            <w:r>
              <w:rPr>
                <w:sz w:val="22"/>
                <w:szCs w:val="22"/>
              </w:rPr>
              <w:t>Benedictis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Benedictis&lt;/Author&gt;&lt;Year&gt;2009&lt;/Year&gt;&lt;RecNum&gt;13249&lt;/RecNum&gt;&lt;record&gt;&lt;rec-number&gt;13249&lt;/rec-number&gt;&lt;ref-type name="Journal Article"&gt;17&lt;/ref-type&gt;&lt;contributors&gt;&lt;authors&gt;&lt;author&gt;De Benedictis, P.&lt;/author&gt;&lt;author&gt;Sow, A.&lt;/author&gt;&lt;author&gt;Fusaro, A.&lt;/author&gt;&lt;author&gt;Veggiato, C.&lt;/author&gt;&lt;author&gt;Talbi, C.&lt;/author&gt;&lt;author&gt;Kabore, A.&lt;/author&gt;&lt;author&gt;Dundon, W. G.&lt;/author&gt;&lt;author&gt;Bourhy, H.&lt;/author&gt;&lt;author&gt;Capua, I.&lt;/author&gt;&lt;/authors&gt;&lt;/contributors&gt;&lt;auth-address&gt;Istituto Zooprofilattico Sperimentale delle Venezie, National Reference Centre for Rabies, OIE and National Collaborating Centre for Diseases at the Human-Animal Interface, Legnaro, Padova, Italy.&lt;/auth-address&gt;&lt;titles&gt;&lt;title&gt;Phylogenetic Analysis of Rabies Viruses from Burkina Faso, 2007&lt;/title&gt;&lt;secondary-title&gt;Zoonoses Public Health&lt;/secondary-title&gt;&lt;/titles&gt;&lt;periodical&gt;&lt;full-title&gt;Zoonoses Public Health&lt;/full-title&gt;&lt;/periodical&gt;&lt;dates&gt;&lt;year&gt;2009&lt;/year&gt;&lt;pub-dates&gt;&lt;date&gt;Dec 8&lt;/date&gt;&lt;/pub-dates&gt;&lt;/dates&gt;&lt;accession-num&gt;19968849&lt;/accession-num&gt;&lt;urls&gt;&lt;related-urls&gt;&lt;url&gt;http://www.ncbi.nlm.nih.gov/entrez/query.fcgi?cmd=Retrieve&amp;amp;db=PubMed&amp;amp;dopt=Citation&amp;amp;list_uids=19968849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4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47851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e </w:t>
            </w:r>
            <w:proofErr w:type="spellStart"/>
            <w:r>
              <w:rPr>
                <w:sz w:val="22"/>
                <w:szCs w:val="22"/>
              </w:rPr>
              <w:t>Benedictis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Benedictis&lt;/Author&gt;&lt;Year&gt;2009&lt;/Year&gt;&lt;RecNum&gt;13249&lt;/RecNum&gt;&lt;record&gt;&lt;rec-number&gt;13249&lt;/rec-number&gt;&lt;ref-type name="Journal Article"&gt;17&lt;/ref-type&gt;&lt;contributors&gt;&lt;authors&gt;&lt;author&gt;De Benedictis, P.&lt;/author&gt;&lt;author&gt;Sow, A.&lt;/author&gt;&lt;author&gt;Fusaro, A.&lt;/author&gt;&lt;author&gt;Veggiato, C.&lt;/author&gt;&lt;author&gt;Talbi, C.&lt;/author&gt;&lt;author&gt;Kabore, A.&lt;/author&gt;&lt;author&gt;Dundon, W. G.&lt;/author&gt;&lt;author&gt;Bourhy, H.&lt;/author&gt;&lt;author&gt;Capua, I.&lt;/author&gt;&lt;/authors&gt;&lt;/contributors&gt;&lt;auth-address&gt;Istituto Zooprofilattico Sperimentale delle Venezie, National Reference Centre for Rabies, OIE and National Collaborating Centre for Diseases at the Human-Animal Interface, Legnaro, Padova, Italy.&lt;/auth-address&gt;&lt;titles&gt;&lt;title&gt;Phylogenetic Analysis of Rabies Viruses from Burkina Faso, 2007&lt;/title&gt;&lt;secondary-title&gt;Zoonoses Public Health&lt;/secondary-title&gt;&lt;/titles&gt;&lt;periodical&gt;&lt;full-title&gt;Zoonoses Public Health&lt;/full-title&gt;&lt;/periodical&gt;&lt;dates&gt;&lt;year&gt;2009&lt;/year&gt;&lt;pub-dates&gt;&lt;date&gt;Dec 8&lt;/date&gt;&lt;/pub-dates&gt;&lt;/dates&gt;&lt;accession-num&gt;19968849&lt;/accession-num&gt;&lt;urls&gt;&lt;related-urls&gt;&lt;url&gt;http://www.ncbi.nlm.nih.gov/entrez/query.fcgi?cmd=Retrieve&amp;amp;db=PubMed&amp;amp;dopt=Citation&amp;amp;list_uids=19968849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1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47851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e </w:t>
            </w:r>
            <w:proofErr w:type="spellStart"/>
            <w:r>
              <w:rPr>
                <w:sz w:val="22"/>
                <w:szCs w:val="22"/>
              </w:rPr>
              <w:t>Benedictis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Benedictis&lt;/Author&gt;&lt;Year&gt;2009&lt;/Year&gt;&lt;RecNum&gt;13249&lt;/RecNum&gt;&lt;record&gt;&lt;rec-number&gt;13249&lt;/rec-number&gt;&lt;ref-type name="Journal Article"&gt;17&lt;/ref-type&gt;&lt;contributors&gt;&lt;authors&gt;&lt;author&gt;De Benedictis, P.&lt;/author&gt;&lt;author&gt;Sow, A.&lt;/author&gt;&lt;author&gt;Fusaro, A.&lt;/author&gt;&lt;author&gt;Veggiato, C.&lt;/author&gt;&lt;author&gt;Talbi, C.&lt;/author&gt;&lt;author&gt;Kabore, A.&lt;/author&gt;&lt;author&gt;Dundon, W. G.&lt;/author&gt;&lt;author&gt;Bourhy, H.&lt;/author&gt;&lt;author&gt;Capua, I.&lt;/author&gt;&lt;/authors&gt;&lt;/contributors&gt;&lt;auth-address&gt;Istituto Zooprofilattico Sperimentale delle Venezie, National Reference Centre for Rabies, OIE and National Collaborating Centre for Diseases at the Human-Animal Interface, Legnaro, Padova, Italy.&lt;/auth-address&gt;&lt;titles&gt;&lt;title&gt;Phylogenetic Analysis of Rabies Viruses from Burkina Faso, 2007&lt;/title&gt;&lt;secondary-title&gt;Zoonoses Public Health&lt;/secondary-title&gt;&lt;/titles&gt;&lt;periodical&gt;&lt;full-title&gt;Zoonoses Public Health&lt;/full-title&gt;&lt;/periodical&gt;&lt;dates&gt;&lt;year&gt;2009&lt;/year&gt;&lt;pub-dates&gt;&lt;date&gt;Dec 8&lt;/date&gt;&lt;/pub-dates&gt;&lt;/dates&gt;&lt;accession-num&gt;19968849&lt;/accession-num&gt;&lt;urls&gt;&lt;related-urls&gt;&lt;url&gt;http://www.ncbi.nlm.nih.gov/entrez/query.fcgi?cmd=Retrieve&amp;amp;db=PubMed&amp;amp;dopt=Citation&amp;amp;list_uids=19968849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47850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kina Fas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e </w:t>
            </w:r>
            <w:proofErr w:type="spellStart"/>
            <w:r>
              <w:rPr>
                <w:sz w:val="22"/>
                <w:szCs w:val="22"/>
              </w:rPr>
              <w:t>Benedictis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 Benedictis&lt;/Author&gt;&lt;Year&gt;2009&lt;/Year&gt;&lt;RecNum&gt;13249&lt;/RecNum&gt;&lt;record&gt;&lt;rec-number&gt;13249&lt;/rec-number&gt;&lt;ref-type name="Journal Article"&gt;17&lt;/ref-type&gt;&lt;contributors&gt;&lt;authors&gt;&lt;author&gt;De Benedictis, P.&lt;/author&gt;&lt;author&gt;Sow, A.&lt;/author&gt;&lt;author&gt;Fusaro, A.&lt;/author&gt;&lt;author&gt;Veggiato, C.&lt;/author&gt;&lt;author&gt;Talbi, C.&lt;/author&gt;&lt;author&gt;Kabore, A.&lt;/author&gt;&lt;author&gt;Dundon, W. G.&lt;/author&gt;&lt;author&gt;Bourhy, H.&lt;/author&gt;&lt;author&gt;Capua, I.&lt;/author&gt;&lt;/authors&gt;&lt;/contributors&gt;&lt;auth-address&gt;Istituto Zooprofilattico Sperimentale delle Venezie, National Reference Centre for Rabies, OIE and National Collaborating Centre for Diseases at the Human-Animal Interface, Legnaro, Padova, Italy.&lt;/auth-address&gt;&lt;titles&gt;&lt;title&gt;Phylogenetic Analysis of Rabies Viruses from Burkina Faso, 2007&lt;/title&gt;&lt;secondary-title&gt;Zoonoses Public Health&lt;/secondary-title&gt;&lt;/titles&gt;&lt;periodical&gt;&lt;full-title&gt;Zoonoses Public Health&lt;/full-title&gt;&lt;/periodical&gt;&lt;dates&gt;&lt;year&gt;2009&lt;/year&gt;&lt;pub-dates&gt;&lt;date&gt;Dec 8&lt;/date&gt;&lt;/pub-dates&gt;&lt;/dates&gt;&lt;accession-num&gt;19968849&lt;/accession-num&gt;&lt;urls&gt;&lt;related-urls&gt;&lt;url&gt;http://www.ncbi.nlm.nih.gov/entrez/query.fcgi?cmd=Retrieve&amp;amp;db=PubMed&amp;amp;dopt=Citation&amp;amp;list_uids=19968849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8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Jackal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urund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3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ameroon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3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8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ameroon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lastRenderedPageBreak/>
              <w:t>U2263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8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ameroon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5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2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entral African Republic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5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2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entral African Republic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8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7A2CF0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entral African Republic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9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7A2CF0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entral African Republic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5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7A2CF0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4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entral African Republic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B304FE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8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7A2CF0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4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entral African Republic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B304FE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8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7A2CF0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D81356">
              <w:rPr>
                <w:sz w:val="22"/>
                <w:szCs w:val="22"/>
              </w:rPr>
              <w:t>Central African Republic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B304FE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8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7A2CF0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D81356">
              <w:rPr>
                <w:sz w:val="22"/>
                <w:szCs w:val="22"/>
              </w:rPr>
              <w:t>Central African Republic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B304FE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8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7A2CF0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D81356">
              <w:rPr>
                <w:sz w:val="22"/>
                <w:szCs w:val="22"/>
              </w:rPr>
              <w:t>Central African Republic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B304FE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8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7A2CF0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D81356">
              <w:rPr>
                <w:sz w:val="22"/>
                <w:szCs w:val="22"/>
              </w:rPr>
              <w:t>Central African Republic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B304FE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4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2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71878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71877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71878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71877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5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5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AF5CB1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5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AF5CB1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5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AF5CB1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5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AF5CB1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71873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AF5CB1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lastRenderedPageBreak/>
              <w:t>EU7187</w:t>
            </w:r>
            <w:r>
              <w:rPr>
                <w:sz w:val="22"/>
                <w:szCs w:val="22"/>
              </w:rPr>
              <w:t>7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AF5CB1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t>EU71873</w:t>
            </w:r>
            <w:r>
              <w:rPr>
                <w:sz w:val="22"/>
                <w:szCs w:val="22"/>
              </w:rPr>
              <w:t>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AF5CB1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t>EU7187</w:t>
            </w:r>
            <w:r>
              <w:rPr>
                <w:sz w:val="22"/>
                <w:szCs w:val="22"/>
              </w:rPr>
              <w:t>8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AF5CB1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t>EU7187</w:t>
            </w:r>
            <w:r>
              <w:rPr>
                <w:sz w:val="22"/>
                <w:szCs w:val="22"/>
              </w:rPr>
              <w:t>6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AF5CB1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t>EU7187</w:t>
            </w:r>
            <w:r>
              <w:rPr>
                <w:sz w:val="22"/>
                <w:szCs w:val="22"/>
              </w:rPr>
              <w:t>6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AF5CB1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t>EU7187</w:t>
            </w:r>
            <w:r>
              <w:rPr>
                <w:sz w:val="22"/>
                <w:szCs w:val="22"/>
              </w:rPr>
              <w:t>8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AF5CB1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t>EU7187</w:t>
            </w:r>
            <w:r>
              <w:rPr>
                <w:sz w:val="22"/>
                <w:szCs w:val="22"/>
              </w:rPr>
              <w:t>4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861BA5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t>EU7187</w:t>
            </w:r>
            <w:r>
              <w:rPr>
                <w:sz w:val="22"/>
                <w:szCs w:val="22"/>
              </w:rPr>
              <w:t>6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861BA5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t>EU7187</w:t>
            </w:r>
            <w:r>
              <w:rPr>
                <w:sz w:val="22"/>
                <w:szCs w:val="22"/>
              </w:rPr>
              <w:t>5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861BA5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t>EU7187</w:t>
            </w:r>
            <w:r>
              <w:rPr>
                <w:sz w:val="22"/>
                <w:szCs w:val="22"/>
              </w:rPr>
              <w:t>4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861BA5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t>EU7187</w:t>
            </w:r>
            <w:r>
              <w:rPr>
                <w:sz w:val="22"/>
                <w:szCs w:val="22"/>
              </w:rPr>
              <w:t>6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861BA5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Pr="00103C6D" w:rsidRDefault="00D91F06" w:rsidP="00C06F6E">
            <w:pPr>
              <w:jc w:val="center"/>
            </w:pPr>
            <w:r w:rsidRPr="00103C6D">
              <w:rPr>
                <w:sz w:val="22"/>
                <w:szCs w:val="22"/>
              </w:rPr>
              <w:t>EU7187</w:t>
            </w:r>
            <w:r>
              <w:rPr>
                <w:sz w:val="22"/>
                <w:szCs w:val="22"/>
              </w:rPr>
              <w:t>7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Pr="00C95F36" w:rsidRDefault="00D91F06" w:rsidP="00C06F6E">
            <w:pPr>
              <w:jc w:val="center"/>
            </w:pPr>
            <w:r w:rsidRPr="00C95F36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Pr="00841595" w:rsidRDefault="00D91F06" w:rsidP="00C06F6E">
            <w:pPr>
              <w:jc w:val="center"/>
            </w:pPr>
            <w:r w:rsidRPr="00841595"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Pr="00861BA5" w:rsidRDefault="00D91F06" w:rsidP="00C06F6E">
            <w:pPr>
              <w:jc w:val="center"/>
            </w:pPr>
            <w:r w:rsidRPr="00861BA5">
              <w:rPr>
                <w:sz w:val="22"/>
                <w:szCs w:val="22"/>
              </w:rPr>
              <w:t>Chad</w:t>
            </w:r>
          </w:p>
        </w:tc>
        <w:tc>
          <w:tcPr>
            <w:tcW w:w="1391" w:type="dxa"/>
            <w:vAlign w:val="center"/>
          </w:tcPr>
          <w:p w:rsidR="00D91F06" w:rsidRPr="003470BE" w:rsidRDefault="00D91F06" w:rsidP="00C06F6E">
            <w:pPr>
              <w:jc w:val="center"/>
            </w:pPr>
            <w:r w:rsidRPr="003470BE"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Durr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urr&lt;/Author&gt;&lt;Year&gt;2008&lt;/Year&gt;&lt;RecNum&gt;8921&lt;/RecNum&gt;&lt;record&gt;&lt;rec-number&gt;8921&lt;/rec-number&gt;&lt;ref-type name="Journal Article"&gt;17&lt;/ref-type&gt;&lt;contributors&gt;&lt;authors&gt;&lt;author&gt;Durr, S.&lt;/author&gt;&lt;author&gt;Naissengar, S.&lt;/author&gt;&lt;author&gt;Mindekem, R.&lt;/author&gt;&lt;author&gt;Diguimbye, C.&lt;/author&gt;&lt;author&gt;Niezgoda, M.&lt;/author&gt;&lt;author&gt;Kuzmin, I.&lt;/author&gt;&lt;author&gt;Rupprecht, C. E.&lt;/author&gt;&lt;author&gt;Zinsstag, J.&lt;/author&gt;&lt;/authors&gt;&lt;/contributors&gt;&lt;auth-address&gt;Swiss Tropical Institute, Basel, Switzerland.&lt;/auth-address&gt;&lt;titles&gt;&lt;title&gt;Rabies diagnosis for developing countries&lt;/title&gt;&lt;secondary-title&gt;PLoS Negl Trop Dis&lt;/secondary-title&gt;&lt;/titles&gt;&lt;periodical&gt;&lt;full-title&gt;PLoS Negl Trop Dis&lt;/full-title&gt;&lt;/periodical&gt;&lt;pages&gt;e206&lt;/pages&gt;&lt;volume&gt;2&lt;/volume&gt;&lt;number&gt;3&lt;/number&gt;&lt;dates&gt;&lt;year&gt;2008&lt;/year&gt;&lt;/dates&gt;&lt;accession-num&gt;18365035&lt;/accession-num&gt;&lt;urls&gt;&lt;related-urls&gt;&lt;url&gt;http://www.ncbi.nlm.nih.gov/entrez/query.fcgi?cmd=Retrieve&amp;amp;db=PubMed&amp;amp;dopt=Citation&amp;amp;list_uids=183650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2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3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9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emocratic Republic of Cong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2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79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gypt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83746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9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gypt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David et al, 2007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avid&lt;/Author&gt;&lt;Year&gt;2007&lt;/Year&gt;&lt;RecNum&gt;31&lt;/RecNum&gt;&lt;record&gt;&lt;rec-number&gt;31&lt;/rec-number&gt;&lt;ref-type name="Journal Article"&gt;17&lt;/ref-type&gt;&lt;contributors&gt;&lt;authors&gt;&lt;author&gt;David, D.&lt;/author&gt;&lt;author&gt;Hughes, G. J.&lt;/author&gt;&lt;author&gt;Yakobson, B. A.&lt;/author&gt;&lt;author&gt;Davidson, I.&lt;/author&gt;&lt;author&gt;Un, H.&lt;/author&gt;&lt;author&gt;Aylan, O.&lt;/author&gt;&lt;author&gt;Kuzmin, I. V.&lt;/author&gt;&lt;author&gt;Rupprecht, C. E.&lt;/author&gt;&lt;/authors&gt;&lt;/contributors&gt;&lt;auth-address&gt;Rabies Laboratory, Pathology Division, Kimron Veterinary Institute, Bet Dagan 50250, Israel. davidd@int.gov.il&lt;/auth-address&gt;&lt;titles&gt;&lt;title&gt;Identification of novel canine rabies virus clades in the Middle East and North Africa&lt;/title&gt;&lt;secondary-title&gt;J Gen Virol&lt;/secondary-title&gt;&lt;/titles&gt;&lt;periodical&gt;&lt;full-title&gt;J Gen Virol&lt;/full-title&gt;&lt;/periodical&gt;&lt;pages&gt;967-80&lt;/pages&gt;&lt;volume&gt;88&lt;/volume&gt;&lt;number&gt;Pt 3&lt;/number&gt;&lt;keywords&gt;&lt;keyword&gt;Africa, Northern&lt;/keyword&gt;&lt;keyword&gt;Amino Acid Sequence&lt;/keyword&gt;&lt;keyword&gt;Animals&lt;/keyword&gt;&lt;keyword&gt;Antibodies, Monoclonal/immunology&lt;/keyword&gt;&lt;keyword&gt;Antibodies, Viral/immunology&lt;/keyword&gt;&lt;keyword&gt;Antigens, Viral/immunology&lt;/keyword&gt;&lt;keyword&gt;Dog Diseases/*virology&lt;/keyword&gt;&lt;keyword&gt;Dogs&lt;/keyword&gt;&lt;keyword&gt;Evolution, Molecular&lt;/keyword&gt;&lt;keyword&gt;Geography&lt;/keyword&gt;&lt;keyword&gt;Middle East&lt;/keyword&gt;&lt;keyword&gt;Molecular Sequence Data&lt;/keyword&gt;&lt;keyword&gt;Nucleocapsid Proteins/genetics/immunology&lt;/keyword&gt;&lt;keyword&gt;Phylogeny&lt;/keyword&gt;&lt;keyword&gt;RNA, Viral/genetics&lt;/keyword&gt;&lt;keyword&gt;Rabies/*veterinary/virology&lt;/keyword&gt;&lt;keyword&gt;Rabies virus/*classification/genetics/immunology/*isolation &amp;amp; purification&lt;/keyword&gt;&lt;keyword&gt;Sequence Alignment&lt;/keyword&gt;&lt;keyword&gt;Sequence Analysis, DNA&lt;/keyword&gt;&lt;keyword&gt;Serotyping&lt;/keyword&gt;&lt;keyword&gt;Variation (Genetics)&lt;/keyword&gt;&lt;/keywords&gt;&lt;dates&gt;&lt;year&gt;2007&lt;/year&gt;&lt;pub-dates&gt;&lt;date&gt;Mar&lt;/date&gt;&lt;/pub-dates&gt;&lt;/dates&gt;&lt;accession-num&gt;17325371&lt;/accession-num&gt;&lt;urls&gt;&lt;related-urls&gt;&lt;url&gt;http://www.ncbi.nlm.nih.gov/entrez/query.fcgi?cmd=Retrieve&amp;amp;db=PubMed&amp;amp;dopt=Citation&amp;amp;list_uids=17325371 &lt;/url&gt;&lt;/related-urls&gt;&lt;/urls&gt;&lt;/record&gt;&lt;/Cite&gt;&lt;Cite&gt;&lt;Author&gt;David&lt;/Author&gt;&lt;Year&gt;2007&lt;/Year&gt;&lt;RecNum&gt;31&lt;/RecNum&gt;&lt;record&gt;&lt;rec-number&gt;31&lt;/rec-number&gt;&lt;ref-type name="Journal Article"&gt;17&lt;/ref-type&gt;&lt;contributors&gt;&lt;authors&gt;&lt;author&gt;David, D.&lt;/author&gt;&lt;author&gt;Hughes, G. J.&lt;/author&gt;&lt;author&gt;Yakobson, B. A.&lt;/author&gt;&lt;author&gt;Davidson, I.&lt;/author&gt;&lt;author&gt;Un, H.&lt;/author&gt;&lt;author&gt;Aylan, O.&lt;/author&gt;&lt;author&gt;Kuzmin, I. V.&lt;/author&gt;&lt;author&gt;Rupprecht, C. E.&lt;/author&gt;&lt;/authors&gt;&lt;/contributors&gt;&lt;auth-address&gt;Rabies Laboratory, Pathology Division, Kimron Veterinary Institute, Bet Dagan 50250, Israel. davidd@int.gov.il&lt;/auth-address&gt;&lt;titles&gt;&lt;title&gt;Identification of novel canine rabies virus clades in the Middle East and North Africa&lt;/title&gt;&lt;secondary-title&gt;J Gen Virol&lt;/secondary-title&gt;&lt;/titles&gt;&lt;periodical&gt;&lt;full-title&gt;J Gen Virol&lt;/full-title&gt;&lt;/periodical&gt;&lt;pages&gt;967-80&lt;/pages&gt;&lt;volume&gt;88&lt;/volume&gt;&lt;number&gt;Pt 3&lt;/number&gt;&lt;keywords&gt;&lt;keyword&gt;Africa, Northern&lt;/keyword&gt;&lt;keyword&gt;Amino Acid Sequence&lt;/keyword&gt;&lt;keyword&gt;Animals&lt;/keyword&gt;&lt;keyword&gt;Antibodies, Monoclonal/immunology&lt;/keyword&gt;&lt;keyword&gt;Antibodies, Viral/immunology&lt;/keyword&gt;&lt;keyword&gt;Antigens, Viral/immunology&lt;/keyword&gt;&lt;keyword&gt;Dog Diseases/*virology&lt;/keyword&gt;&lt;keyword&gt;Dogs&lt;/keyword&gt;&lt;keyword&gt;Evolution, Molecular&lt;/keyword&gt;&lt;keyword&gt;Geography&lt;/keyword&gt;&lt;keyword&gt;Middle East&lt;/keyword&gt;&lt;keyword&gt;Molecular Sequence Data&lt;/keyword&gt;&lt;keyword&gt;Nucleocapsid Proteins/genetics/immunology&lt;/keyword&gt;&lt;keyword&gt;Phylogeny&lt;/keyword&gt;&lt;keyword&gt;RNA, Viral/genetics&lt;/keyword&gt;&lt;keyword&gt;Rabies/*veterinary/virology&lt;/keyword&gt;&lt;keyword&gt;Rabies virus/*classification/genetics/immunology/*isolation &amp;amp; purification&lt;/keyword&gt;&lt;keyword&gt;Sequence Alignment&lt;/keyword&gt;&lt;keyword&gt;Sequence Analysis, DNA&lt;/keyword&gt;&lt;keyword&gt;Serotyping&lt;/keyword&gt;&lt;keyword&gt;Variation (Genetics)&lt;/keyword&gt;&lt;/keywords&gt;&lt;dates&gt;&lt;year&gt;2007&lt;/year&gt;&lt;pub-dates&gt;&lt;date&gt;Mar&lt;/date&gt;&lt;/pub-dates&gt;&lt;/dates&gt;&lt;accession-num&gt;17325371&lt;/accession-num&gt;&lt;urls&gt;&lt;related-urls&gt;&lt;url&gt;http://www.ncbi.nlm.nih.gov/entrez/query.fcgi?cmd=Retrieve&amp;amp;db=PubMed&amp;amp;dopt=Citation&amp;amp;list_uids=17325371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31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FJ44010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8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quatorial Guine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Rubin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Rubin&lt;/Author&gt;&lt;Year&gt;2009&lt;/Year&gt;&lt;RecNum&gt;12247&lt;/RecNum&gt;&lt;record&gt;&lt;rec-number&gt;12247&lt;/rec-number&gt;&lt;ref-type name="Journal Article"&gt;17&lt;/ref-type&gt;&lt;contributors&gt;&lt;authors&gt;&lt;author&gt;Rubin, J.&lt;/author&gt;&lt;author&gt;David, D.&lt;/author&gt;&lt;author&gt;Willoughby, R. E., Jr.&lt;/author&gt;&lt;author&gt;Rupprecht, C. E.&lt;/author&gt;&lt;author&gt;Garcia, C.&lt;/author&gt;&lt;author&gt;Guarda, D. C.&lt;/author&gt;&lt;author&gt;Zohar, Z.&lt;/author&gt;&lt;author&gt;Stamler, A.&lt;/author&gt;&lt;/authors&gt;&lt;/contributors&gt;&lt;auth-address&gt;Centro Medico La Paz, Bata, Equatorial Guinea. jsh.rbn@gmail.com&lt;/auth-address&gt;&lt;titles&gt;&lt;title&gt;Applying the Milwaukee protocol to treat canine rabies in Equatorial Guinea&lt;/title&gt;&lt;secondary-title&gt;Scand J Infect Dis&lt;/secondary-title&gt;&lt;/titles&gt;&lt;periodical&gt;&lt;full-title&gt;Scand J Infect Dis&lt;/full-title&gt;&lt;/periodical&gt;&lt;pages&gt;372-5&lt;/pages&gt;&lt;volume&gt;41&lt;/volume&gt;&lt;number&gt;5&lt;/number&gt;&lt;keywords&gt;&lt;keyword&gt;Amantadine/*therapeutic use&lt;/keyword&gt;&lt;keyword&gt;Anesthetics, Dissociative/*therapeutic use&lt;/keyword&gt;&lt;keyword&gt;Animals&lt;/keyword&gt;&lt;keyword&gt;Antiviral Agents/therapeutic use&lt;/keyword&gt;&lt;keyword&gt;Child, Preschool&lt;/keyword&gt;&lt;keyword&gt;Combined Modality Therapy&lt;/keyword&gt;&lt;keyword&gt;Dogs&lt;/keyword&gt;&lt;keyword&gt;Drug Therapy, Combination&lt;/keyword&gt;&lt;keyword&gt;Equatorial Guinea&lt;/keyword&gt;&lt;keyword&gt;Fatal Outcome&lt;/keyword&gt;&lt;keyword&gt;Humans&lt;/keyword&gt;&lt;keyword&gt;Ketamine/*therapeutic use&lt;/keyword&gt;&lt;keyword&gt;Male&lt;/keyword&gt;&lt;keyword&gt;Midazolam/*therapeutic use&lt;/keyword&gt;&lt;keyword&gt;Rabies/diagnosis/*drug therapy&lt;/keyword&gt;&lt;keyword&gt;Rabies virus/isolation &amp;amp; purification&lt;/keyword&gt;&lt;keyword&gt;Ribavirin/*therapeutic use&lt;/keyword&gt;&lt;keyword&gt;Treatment Outcome&lt;/keyword&gt;&lt;keyword&gt;Ubiquinone/*analogs &amp;amp; derivatives/therapeutic use&lt;/keyword&gt;&lt;/keywords&gt;&lt;dates&gt;&lt;year&gt;2009&lt;/year&gt;&lt;/dates&gt;&lt;accession-num&gt;19263274&lt;/accession-num&gt;&lt;urls&gt;&lt;related-urls&gt;&lt;url&gt;http://www.ncbi.nlm.nih.gov/entrez/query.fcgi?cmd=Retrieve&amp;amp;db=PubMed&amp;amp;dopt=Citation&amp;amp;list_uids=19263274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6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3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yena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thiop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8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8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4824B7">
              <w:rPr>
                <w:sz w:val="22"/>
                <w:szCs w:val="22"/>
              </w:rPr>
              <w:t>Ethiop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8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Bovine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4824B7">
              <w:rPr>
                <w:sz w:val="22"/>
                <w:szCs w:val="22"/>
              </w:rPr>
              <w:t>Ethiop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3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abon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2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abon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9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8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amb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4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uine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48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uine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9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uine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9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uine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3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9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Ivory Coast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Overall &amp; </w:t>
            </w:r>
            <w:r>
              <w:rPr>
                <w:sz w:val="22"/>
                <w:szCs w:val="22"/>
              </w:rPr>
              <w:lastRenderedPageBreak/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lastRenderedPageBreak/>
              <w:t>Kissi</w:t>
            </w:r>
            <w:proofErr w:type="spellEnd"/>
            <w:r>
              <w:rPr>
                <w:sz w:val="22"/>
                <w:szCs w:val="22"/>
              </w:rPr>
              <w:t xml:space="preserve"> et al, </w:t>
            </w:r>
            <w:r>
              <w:rPr>
                <w:sz w:val="22"/>
                <w:szCs w:val="22"/>
              </w:rPr>
              <w:lastRenderedPageBreak/>
              <w:t>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lastRenderedPageBreak/>
              <w:t>U2264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Ivory Coast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1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Ivory Coast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1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9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Ivory Coast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1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2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Ivory Coast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1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2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Ivory Coast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1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9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Ivory Coast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2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9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Ivory Coast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1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2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Ivory Coast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50213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749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nknow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Keny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, 2004a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79&lt;/RecNum&gt;&lt;record&gt;&lt;rec-number&gt;379&lt;/rec-number&gt;&lt;ref-type name="Journal Article"&gt;17&lt;/ref-type&gt;&lt;contributors&gt;&lt;authors&gt;&lt;author&gt;Johnson, N.&lt;/author&gt;&lt;author&gt;McElhinney, L. M.&lt;/author&gt;&lt;author&gt;Ali, Y. H.&lt;/author&gt;&lt;author&gt;Saeed, I. K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, Surrey KT15 3NB, UK.&lt;/auth-address&gt;&lt;titles&gt;&lt;title&gt;Molecular epidemiology of canid rabies in Sudan: evidence for a common origin of rabies with Ethiopia&lt;/title&gt;&lt;secondary-title&gt;Virus Res&lt;/secondary-title&gt;&lt;/titles&gt;&lt;periodical&gt;&lt;full-title&gt;Virus Res&lt;/full-title&gt;&lt;/periodical&gt;&lt;pages&gt;201-5&lt;/pages&gt;&lt;volume&gt;104&lt;/volume&gt;&lt;number&gt;2&lt;/number&gt;&lt;keywords&gt;&lt;keyword&gt;Animals&lt;/keyword&gt;&lt;keyword&gt;Animals, Domestic&lt;/keyword&gt;&lt;keyword&gt;Disease Reservoirs/veterinary&lt;/keyword&gt;&lt;keyword&gt;Dog Diseases/*epidemiology/virology&lt;/keyword&gt;&lt;keyword&gt;Dogs&lt;/keyword&gt;&lt;keyword&gt;*Epidemiology, Molecular&lt;/keyword&gt;&lt;keyword&gt;Ethiopia/epidemiology&lt;/keyword&gt;&lt;keyword&gt;Nucleoproteins&lt;/keyword&gt;&lt;keyword&gt;Phylogeny&lt;/keyword&gt;&lt;keyword&gt;Rabies/epidemiology/*veterinary/virology&lt;/keyword&gt;&lt;keyword&gt;Rabies virus/classification/*genetics&lt;/keyword&gt;&lt;keyword&gt;Sudan/epidemiology&lt;/keyword&gt;&lt;/keywords&gt;&lt;dates&gt;&lt;year&gt;2004&lt;/year&gt;&lt;pub-dates&gt;&lt;date&gt;Sep 1&lt;/date&gt;&lt;/pub-dates&gt;&lt;/dates&gt;&lt;accession-num&gt;15246657&lt;/accession-num&gt;&lt;urls&gt;&lt;related-urls&gt;&lt;url&gt;http://www.ncbi.nlm.nih.gov/entrez/query.fcgi?cmd=Retrieve&amp;amp;db=PubMed&amp;amp;dopt=Citation&amp;amp;list_uids=1524665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7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10301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460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4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Keny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, 2004a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79&lt;/RecNum&gt;&lt;record&gt;&lt;rec-number&gt;379&lt;/rec-number&gt;&lt;ref-type name="Journal Article"&gt;17&lt;/ref-type&gt;&lt;contributors&gt;&lt;authors&gt;&lt;author&gt;Johnson, N.&lt;/author&gt;&lt;author&gt;McElhinney, L. M.&lt;/author&gt;&lt;author&gt;Ali, Y. H.&lt;/author&gt;&lt;author&gt;Saeed, I. K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, Surrey KT15 3NB, UK.&lt;/auth-address&gt;&lt;titles&gt;&lt;title&gt;Molecular epidemiology of canid rabies in Sudan: evidence for a common origin of rabies with Ethiopia&lt;/title&gt;&lt;secondary-title&gt;Virus Res&lt;/secondary-title&gt;&lt;/titles&gt;&lt;periodical&gt;&lt;full-title&gt;Virus Res&lt;/full-title&gt;&lt;/periodical&gt;&lt;pages&gt;201-5&lt;/pages&gt;&lt;volume&gt;104&lt;/volume&gt;&lt;number&gt;2&lt;/number&gt;&lt;keywords&gt;&lt;keyword&gt;Animals&lt;/keyword&gt;&lt;keyword&gt;Animals, Domestic&lt;/keyword&gt;&lt;keyword&gt;Disease Reservoirs/veterinary&lt;/keyword&gt;&lt;keyword&gt;Dog Diseases/*epidemiology/virology&lt;/keyword&gt;&lt;keyword&gt;Dogs&lt;/keyword&gt;&lt;keyword&gt;*Epidemiology, Molecular&lt;/keyword&gt;&lt;keyword&gt;Ethiopia/epidemiology&lt;/keyword&gt;&lt;keyword&gt;Nucleoproteins&lt;/keyword&gt;&lt;keyword&gt;Phylogeny&lt;/keyword&gt;&lt;keyword&gt;Rabies/epidemiology/*veterinary/virology&lt;/keyword&gt;&lt;keyword&gt;Rabies virus/classification/*genetics&lt;/keyword&gt;&lt;keyword&gt;Sudan/epidemiology&lt;/keyword&gt;&lt;/keywords&gt;&lt;dates&gt;&lt;year&gt;2004&lt;/year&gt;&lt;pub-dates&gt;&lt;date&gt;Sep 1&lt;/date&gt;&lt;/pub-dates&gt;&lt;/dates&gt;&lt;accession-num&gt;15246657&lt;/accession-num&gt;&lt;urls&gt;&lt;related-urls&gt;&lt;url&gt;http://www.ncbi.nlm.nih.gov/entrez/query.fcgi?cmd=Retrieve&amp;amp;db=PubMed&amp;amp;dopt=Citation&amp;amp;list_uids=1524665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7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50213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748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nknow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Keny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, 2004a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79&lt;/RecNum&gt;&lt;record&gt;&lt;rec-number&gt;379&lt;/rec-number&gt;&lt;ref-type name="Journal Article"&gt;17&lt;/ref-type&gt;&lt;contributors&gt;&lt;authors&gt;&lt;author&gt;Johnson, N.&lt;/author&gt;&lt;author&gt;McElhinney, L. M.&lt;/author&gt;&lt;author&gt;Ali, Y. H.&lt;/author&gt;&lt;author&gt;Saeed, I. K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, Surrey KT15 3NB, UK.&lt;/auth-address&gt;&lt;titles&gt;&lt;title&gt;Molecular epidemiology of canid rabies in Sudan: evidence for a common origin of rabies with Ethiopia&lt;/title&gt;&lt;secondary-title&gt;Virus Res&lt;/secondary-title&gt;&lt;/titles&gt;&lt;periodical&gt;&lt;full-title&gt;Virus Res&lt;/full-title&gt;&lt;/periodical&gt;&lt;pages&gt;201-5&lt;/pages&gt;&lt;volume&gt;104&lt;/volume&gt;&lt;number&gt;2&lt;/number&gt;&lt;keywords&gt;&lt;keyword&gt;Animals&lt;/keyword&gt;&lt;keyword&gt;Animals, Domestic&lt;/keyword&gt;&lt;keyword&gt;Disease Reservoirs/veterinary&lt;/keyword&gt;&lt;keyword&gt;Dog Diseases/*epidemiology/virology&lt;/keyword&gt;&lt;keyword&gt;Dogs&lt;/keyword&gt;&lt;keyword&gt;*Epidemiology, Molecular&lt;/keyword&gt;&lt;keyword&gt;Ethiopia/epidemiology&lt;/keyword&gt;&lt;keyword&gt;Nucleoproteins&lt;/keyword&gt;&lt;keyword&gt;Phylogeny&lt;/keyword&gt;&lt;keyword&gt;Rabies/epidemiology/*veterinary/virology&lt;/keyword&gt;&lt;keyword&gt;Rabies virus/classification/*genetics&lt;/keyword&gt;&lt;keyword&gt;Sudan/epidemiology&lt;/keyword&gt;&lt;/keywords&gt;&lt;dates&gt;&lt;year&gt;2004&lt;/year&gt;&lt;pub-dates&gt;&lt;date&gt;Sep 1&lt;/date&gt;&lt;/pub-dates&gt;&lt;/dates&gt;&lt;accession-num&gt;15246657&lt;/accession-num&gt;&lt;urls&gt;&lt;related-urls&gt;&lt;url&gt;http://www.ncbi.nlm.nih.gov/entrez/query.fcgi?cmd=Retrieve&amp;amp;db=PubMed&amp;amp;dopt=Citation&amp;amp;list_uids=1524665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7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50213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754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nknow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Keny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, 2004a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79&lt;/RecNum&gt;&lt;record&gt;&lt;rec-number&gt;379&lt;/rec-number&gt;&lt;ref-type name="Journal Article"&gt;17&lt;/ref-type&gt;&lt;contributors&gt;&lt;authors&gt;&lt;author&gt;Johnson, N.&lt;/author&gt;&lt;author&gt;McElhinney, L. M.&lt;/author&gt;&lt;author&gt;Ali, Y. H.&lt;/author&gt;&lt;author&gt;Saeed, I. K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, Surrey KT15 3NB, UK.&lt;/auth-address&gt;&lt;titles&gt;&lt;title&gt;Molecular epidemiology of canid rabies in Sudan: evidence for a common origin of rabies with Ethiopia&lt;/title&gt;&lt;secondary-title&gt;Virus Res&lt;/secondary-title&gt;&lt;/titles&gt;&lt;periodical&gt;&lt;full-title&gt;Virus Res&lt;/full-title&gt;&lt;/periodical&gt;&lt;pages&gt;201-5&lt;/pages&gt;&lt;volume&gt;104&lt;/volume&gt;&lt;number&gt;2&lt;/number&gt;&lt;keywords&gt;&lt;keyword&gt;Animals&lt;/keyword&gt;&lt;keyword&gt;Animals, Domestic&lt;/keyword&gt;&lt;keyword&gt;Disease Reservoirs/veterinary&lt;/keyword&gt;&lt;keyword&gt;Dog Diseases/*epidemiology/virology&lt;/keyword&gt;&lt;keyword&gt;Dogs&lt;/keyword&gt;&lt;keyword&gt;*Epidemiology, Molecular&lt;/keyword&gt;&lt;keyword&gt;Ethiopia/epidemiology&lt;/keyword&gt;&lt;keyword&gt;Nucleoproteins&lt;/keyword&gt;&lt;keyword&gt;Phylogeny&lt;/keyword&gt;&lt;keyword&gt;Rabies/epidemiology/*veterinary/virology&lt;/keyword&gt;&lt;keyword&gt;Rabies virus/classification/*genetics&lt;/keyword&gt;&lt;keyword&gt;Sudan/epidemiology&lt;/keyword&gt;&lt;/keywords&gt;&lt;dates&gt;&lt;year&gt;2004&lt;/year&gt;&lt;pub-dates&gt;&lt;date&gt;Sep 1&lt;/date&gt;&lt;/pub-dates&gt;&lt;/dates&gt;&lt;accession-num&gt;15246657&lt;/accession-num&gt;&lt;urls&gt;&lt;related-urls&gt;&lt;url&gt;http://www.ncbi.nlm.nih.gov/entrez/query.fcgi?cmd=Retrieve&amp;amp;db=PubMed&amp;amp;dopt=Citation&amp;amp;list_uids=1524665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7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42062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4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dagascar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Iehle</w:t>
            </w:r>
            <w:proofErr w:type="spellEnd"/>
            <w:r>
              <w:rPr>
                <w:sz w:val="22"/>
                <w:szCs w:val="22"/>
              </w:rPr>
              <w:t xml:space="preserve"> et al, 2008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Iehle&lt;/Author&gt;&lt;Year&gt;2008&lt;/Year&gt;&lt;RecNum&gt;8979&lt;/RecNum&gt;&lt;record&gt;&lt;rec-number&gt;8979&lt;/rec-number&gt;&lt;ref-type name="Journal Article"&gt;17&lt;/ref-type&gt;&lt;contributors&gt;&lt;authors&gt;&lt;author&gt;Iehle, C.&lt;/author&gt;&lt;author&gt;Dacheux, L.&lt;/author&gt;&lt;author&gt;Ralandison, S.&lt;/author&gt;&lt;author&gt;Rakoto Andrianarivelo, M.&lt;/author&gt;&lt;author&gt;Rousset, D.&lt;/author&gt;&lt;author&gt;Bourhy, H.&lt;/author&gt;&lt;/authors&gt;&lt;/contributors&gt;&lt;auth-address&gt;Virology Unit, Pasteur Institute of Madagascar, BP 1274, Antananarivo 101, Madagascar.&lt;/auth-address&gt;&lt;titles&gt;&lt;title&gt;Delivery and follow-up of a healthy newborn from a mother with clinical rabies&lt;/title&gt;&lt;secondary-title&gt;J Clin Virol&lt;/secondary-title&gt;&lt;/titles&gt;&lt;periodical&gt;&lt;full-title&gt;J Clin Virol&lt;/full-title&gt;&lt;/periodical&gt;&lt;pages&gt;82-5&lt;/pages&gt;&lt;volume&gt;42&lt;/volume&gt;&lt;number&gt;1&lt;/number&gt;&lt;dates&gt;&lt;year&gt;2008&lt;/year&gt;&lt;pub-dates&gt;&lt;date&gt;May&lt;/date&gt;&lt;/pub-dates&gt;&lt;/dates&gt;&lt;accession-num&gt;18162435&lt;/accession-num&gt;&lt;urls&gt;&lt;related-urls&gt;&lt;url&gt;http://www.ncbi.nlm.nih.gov/entrez/query.fcgi?cmd=Retrieve&amp;amp;db=PubMed&amp;amp;dopt=Citation&amp;amp;list_uids=1816243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8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2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2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2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1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4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Jackal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2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amib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0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9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0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0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1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9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9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0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9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</w:t>
            </w:r>
            <w:r>
              <w:rPr>
                <w:sz w:val="22"/>
                <w:szCs w:val="22"/>
              </w:rPr>
              <w:lastRenderedPageBreak/>
              <w:t xml:space="preserve">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lastRenderedPageBreak/>
              <w:t>EU85360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5A240D">
              <w:rPr>
                <w:sz w:val="22"/>
                <w:szCs w:val="22"/>
              </w:rPr>
              <w:t xml:space="preserve">Africa </w:t>
            </w:r>
            <w:r>
              <w:rPr>
                <w:sz w:val="22"/>
                <w:szCs w:val="22"/>
              </w:rPr>
              <w:t>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0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li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5A240D">
              <w:rPr>
                <w:sz w:val="22"/>
                <w:szCs w:val="22"/>
              </w:rPr>
              <w:t xml:space="preserve">Africa </w:t>
            </w:r>
            <w:r>
              <w:rPr>
                <w:sz w:val="22"/>
                <w:szCs w:val="22"/>
              </w:rPr>
              <w:t>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19486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497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Jackal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amib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Mansfield et al, 2006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Mansfield&lt;/Author&gt;&lt;Year&gt;2006&lt;/Year&gt;&lt;RecNum&gt;8628&lt;/RecNum&gt;&lt;record&gt;&lt;rec-number&gt;8628&lt;/rec-number&gt;&lt;ref-type name="Journal Article"&gt;17&lt;/ref-type&gt;&lt;contributors&gt;&lt;authors&gt;&lt;author&gt;Mansfield, K.&lt;/author&gt;&lt;author&gt;McElhinney, L.&lt;/author&gt;&lt;author&gt;Hubschle, O.&lt;/author&gt;&lt;author&gt;Mettler, F.&lt;/author&gt;&lt;author&gt;Sabeta, C.&lt;/author&gt;&lt;author&gt;Nel, L. H.&lt;/author&gt;&lt;author&gt;Fooks, A. R.&lt;/author&gt;&lt;/authors&gt;&lt;/contributors&gt;&lt;auth-address&gt;Rabies and Wildlife Zoonoses Group, Veterinary Laboratories Agency (VLA, Weybridge), WHO Collaborating Centre for the Characterisation of Rabies and Rabies-Related Viruses, New Haw, Addlestone, Surrey, KT15 3NB, UK. k.mansfield@vla.defra.gsi.gov.uk&lt;/auth-address&gt;&lt;titles&gt;&lt;title&gt;A molecular epidemiological study of rabies epizootics in kudu (Tragelaphus strepsiceros) in Namibia&lt;/title&gt;&lt;secondary-title&gt;BMC Vet Res&lt;/secondary-title&gt;&lt;/titles&gt;&lt;periodical&gt;&lt;full-title&gt;BMC Vet Res&lt;/full-title&gt;&lt;/periodical&gt;&lt;pages&gt;2&lt;/pages&gt;&lt;volume&gt;2&lt;/volume&gt;&lt;keywords&gt;&lt;keyword&gt;Animals&lt;/keyword&gt;&lt;keyword&gt;*Antelopes&lt;/keyword&gt;&lt;keyword&gt;Base Sequence&lt;/keyword&gt;&lt;keyword&gt;Carnivora&lt;/keyword&gt;&lt;keyword&gt;Dogs&lt;/keyword&gt;&lt;keyword&gt;Epidemiology, Molecular/methods&lt;/keyword&gt;&lt;keyword&gt;Herpestidae&lt;/keyword&gt;&lt;keyword&gt;Humans&lt;/keyword&gt;&lt;keyword&gt;Jackals&lt;/keyword&gt;&lt;keyword&gt;Molecular Sequence Data&lt;/keyword&gt;&lt;keyword&gt;Namibia/epidemiology&lt;/keyword&gt;&lt;keyword&gt;Nucleoproteins/genetics&lt;/keyword&gt;&lt;keyword&gt;Phylogeny&lt;/keyword&gt;&lt;keyword&gt;Rabies/epidemiology/*veterinary/virology&lt;/keyword&gt;&lt;keyword&gt;Rabies virus/classification/*genetics/isolation &amp;amp; purification&lt;/keyword&gt;&lt;keyword&gt;Reverse Transcriptase Polymerase Chain Reaction/veterinary&lt;/keyword&gt;&lt;/keywords&gt;&lt;dates&gt;&lt;year&gt;2006&lt;/year&gt;&lt;/dates&gt;&lt;accession-num&gt;16412222&lt;/accession-num&gt;&lt;urls&gt;&lt;related-urls&gt;&lt;url&gt;http://www.ncbi.nlm.nih.gov/entrez/query.fcgi?cmd=Retrieve&amp;amp;db=PubMed&amp;amp;dopt=Citation&amp;amp;list_uids=16412222 &lt;/url&gt;&lt;/related-urls&gt;&lt;pdf-urls&gt;&lt;url&gt;file:///C:/Users/David/Documents/Cambridge/Papers/Lyssaviruses/Mansfield%202006%20BMC%20Vet%20Res%20Kudu_rabies.pdf&lt;/url&gt;&lt;/pdf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8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19486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498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Jackal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amib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Mansfield et al, 2006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Mansfield&lt;/Author&gt;&lt;Year&gt;2006&lt;/Year&gt;&lt;RecNum&gt;8628&lt;/RecNum&gt;&lt;record&gt;&lt;rec-number&gt;8628&lt;/rec-number&gt;&lt;ref-type name="Journal Article"&gt;17&lt;/ref-type&gt;&lt;contributors&gt;&lt;authors&gt;&lt;author&gt;Mansfield, K.&lt;/author&gt;&lt;author&gt;McElhinney, L.&lt;/author&gt;&lt;author&gt;Hubschle, O.&lt;/author&gt;&lt;author&gt;Mettler, F.&lt;/author&gt;&lt;author&gt;Sabeta, C.&lt;/author&gt;&lt;author&gt;Nel, L. H.&lt;/author&gt;&lt;author&gt;Fooks, A. R.&lt;/author&gt;&lt;/authors&gt;&lt;/contributors&gt;&lt;auth-address&gt;Rabies and Wildlife Zoonoses Group, Veterinary Laboratories Agency (VLA, Weybridge), WHO Collaborating Centre for the Characterisation of Rabies and Rabies-Related Viruses, New Haw, Addlestone, Surrey, KT15 3NB, UK. k.mansfield@vla.defra.gsi.gov.uk&lt;/auth-address&gt;&lt;titles&gt;&lt;title&gt;A molecular epidemiological study of rabies epizootics in kudu (Tragelaphus strepsiceros) in Namibia&lt;/title&gt;&lt;secondary-title&gt;BMC Vet Res&lt;/secondary-title&gt;&lt;/titles&gt;&lt;periodical&gt;&lt;full-title&gt;BMC Vet Res&lt;/full-title&gt;&lt;/periodical&gt;&lt;pages&gt;2&lt;/pages&gt;&lt;volume&gt;2&lt;/volume&gt;&lt;keywords&gt;&lt;keyword&gt;Animals&lt;/keyword&gt;&lt;keyword&gt;*Antelopes&lt;/keyword&gt;&lt;keyword&gt;Base Sequence&lt;/keyword&gt;&lt;keyword&gt;Carnivora&lt;/keyword&gt;&lt;keyword&gt;Dogs&lt;/keyword&gt;&lt;keyword&gt;Epidemiology, Molecular/methods&lt;/keyword&gt;&lt;keyword&gt;Herpestidae&lt;/keyword&gt;&lt;keyword&gt;Humans&lt;/keyword&gt;&lt;keyword&gt;Jackals&lt;/keyword&gt;&lt;keyword&gt;Molecular Sequence Data&lt;/keyword&gt;&lt;keyword&gt;Namibia/epidemiology&lt;/keyword&gt;&lt;keyword&gt;Nucleoproteins/genetics&lt;/keyword&gt;&lt;keyword&gt;Phylogeny&lt;/keyword&gt;&lt;keyword&gt;Rabies/epidemiology/*veterinary/virology&lt;/keyword&gt;&lt;keyword&gt;Rabies virus/classification/*genetics/isolation &amp;amp; purification&lt;/keyword&gt;&lt;keyword&gt;Reverse Transcriptase Polymerase Chain Reaction/veterinary&lt;/keyword&gt;&lt;/keywords&gt;&lt;dates&gt;&lt;year&gt;2006&lt;/year&gt;&lt;/dates&gt;&lt;accession-num&gt;16412222&lt;/accession-num&gt;&lt;urls&gt;&lt;related-urls&gt;&lt;url&gt;http://www.ncbi.nlm.nih.gov/entrez/query.fcgi?cmd=Retrieve&amp;amp;db=PubMed&amp;amp;dopt=Citation&amp;amp;list_uids=16412222 &lt;/url&gt;&lt;/related-urls&gt;&lt;pdf-urls&gt;&lt;url&gt;file:///C:/Users/David/Documents/Cambridge/Papers/Lyssaviruses/Mansfield%202006%20BMC%20Vet%20Res%20Kudu_rabies.pdf&lt;/url&gt;&lt;/pdf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8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19486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499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Jackal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amib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Mansfield et al, 2006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Mansfield&lt;/Author&gt;&lt;Year&gt;2006&lt;/Year&gt;&lt;RecNum&gt;8628&lt;/RecNum&gt;&lt;record&gt;&lt;rec-number&gt;8628&lt;/rec-number&gt;&lt;ref-type name="Journal Article"&gt;17&lt;/ref-type&gt;&lt;contributors&gt;&lt;authors&gt;&lt;author&gt;Mansfield, K.&lt;/author&gt;&lt;author&gt;McElhinney, L.&lt;/author&gt;&lt;author&gt;Hubschle, O.&lt;/author&gt;&lt;author&gt;Mettler, F.&lt;/author&gt;&lt;author&gt;Sabeta, C.&lt;/author&gt;&lt;author&gt;Nel, L. H.&lt;/author&gt;&lt;author&gt;Fooks, A. R.&lt;/author&gt;&lt;/authors&gt;&lt;/contributors&gt;&lt;auth-address&gt;Rabies and Wildlife Zoonoses Group, Veterinary Laboratories Agency (VLA, Weybridge), WHO Collaborating Centre for the Characterisation of Rabies and Rabies-Related Viruses, New Haw, Addlestone, Surrey, KT15 3NB, UK. k.mansfield@vla.defra.gsi.gov.uk&lt;/auth-address&gt;&lt;titles&gt;&lt;title&gt;A molecular epidemiological study of rabies epizootics in kudu (Tragelaphus strepsiceros) in Namibia&lt;/title&gt;&lt;secondary-title&gt;BMC Vet Res&lt;/secondary-title&gt;&lt;/titles&gt;&lt;periodical&gt;&lt;full-title&gt;BMC Vet Res&lt;/full-title&gt;&lt;/periodical&gt;&lt;pages&gt;2&lt;/pages&gt;&lt;volume&gt;2&lt;/volume&gt;&lt;keywords&gt;&lt;keyword&gt;Animals&lt;/keyword&gt;&lt;keyword&gt;*Antelopes&lt;/keyword&gt;&lt;keyword&gt;Base Sequence&lt;/keyword&gt;&lt;keyword&gt;Carnivora&lt;/keyword&gt;&lt;keyword&gt;Dogs&lt;/keyword&gt;&lt;keyword&gt;Epidemiology, Molecular/methods&lt;/keyword&gt;&lt;keyword&gt;Herpestidae&lt;/keyword&gt;&lt;keyword&gt;Humans&lt;/keyword&gt;&lt;keyword&gt;Jackals&lt;/keyword&gt;&lt;keyword&gt;Molecular Sequence Data&lt;/keyword&gt;&lt;keyword&gt;Namibia/epidemiology&lt;/keyword&gt;&lt;keyword&gt;Nucleoproteins/genetics&lt;/keyword&gt;&lt;keyword&gt;Phylogeny&lt;/keyword&gt;&lt;keyword&gt;Rabies/epidemiology/*veterinary/virology&lt;/keyword&gt;&lt;keyword&gt;Rabies virus/classification/*genetics/isolation &amp;amp; purification&lt;/keyword&gt;&lt;keyword&gt;Reverse Transcriptase Polymerase Chain Reaction/veterinary&lt;/keyword&gt;&lt;/keywords&gt;&lt;dates&gt;&lt;year&gt;2006&lt;/year&gt;&lt;/dates&gt;&lt;accession-num&gt;16412222&lt;/accession-num&gt;&lt;urls&gt;&lt;related-urls&gt;&lt;url&gt;http://www.ncbi.nlm.nih.gov/entrez/query.fcgi?cmd=Retrieve&amp;amp;db=PubMed&amp;amp;dopt=Citation&amp;amp;list_uids=16412222 &lt;/url&gt;&lt;/related-urls&gt;&lt;pdf-urls&gt;&lt;url&gt;file:///C:/Users/David/Documents/Cambridge/Papers/Lyssaviruses/Mansfield%202006%20BMC%20Vet%20Res%20Kudu_rabies.pdf&lt;/url&gt;&lt;/pdf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8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19486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493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Kudu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amib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Mansfield et al, 2006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Mansfield&lt;/Author&gt;&lt;Year&gt;2006&lt;/Year&gt;&lt;RecNum&gt;8628&lt;/RecNum&gt;&lt;record&gt;&lt;rec-number&gt;8628&lt;/rec-number&gt;&lt;ref-type name="Journal Article"&gt;17&lt;/ref-type&gt;&lt;contributors&gt;&lt;authors&gt;&lt;author&gt;Mansfield, K.&lt;/author&gt;&lt;author&gt;McElhinney, L.&lt;/author&gt;&lt;author&gt;Hubschle, O.&lt;/author&gt;&lt;author&gt;Mettler, F.&lt;/author&gt;&lt;author&gt;Sabeta, C.&lt;/author&gt;&lt;author&gt;Nel, L. H.&lt;/author&gt;&lt;author&gt;Fooks, A. R.&lt;/author&gt;&lt;/authors&gt;&lt;/contributors&gt;&lt;auth-address&gt;Rabies and Wildlife Zoonoses Group, Veterinary Laboratories Agency (VLA, Weybridge), WHO Collaborating Centre for the Characterisation of Rabies and Rabies-Related Viruses, New Haw, Addlestone, Surrey, KT15 3NB, UK. k.mansfield@vla.defra.gsi.gov.uk&lt;/auth-address&gt;&lt;titles&gt;&lt;title&gt;A molecular epidemiological study of rabies epizootics in kudu (Tragelaphus strepsiceros) in Namibia&lt;/title&gt;&lt;secondary-title&gt;BMC Vet Res&lt;/secondary-title&gt;&lt;/titles&gt;&lt;periodical&gt;&lt;full-title&gt;BMC Vet Res&lt;/full-title&gt;&lt;/periodical&gt;&lt;pages&gt;2&lt;/pages&gt;&lt;volume&gt;2&lt;/volume&gt;&lt;keywords&gt;&lt;keyword&gt;Animals&lt;/keyword&gt;&lt;keyword&gt;*Antelopes&lt;/keyword&gt;&lt;keyword&gt;Base Sequence&lt;/keyword&gt;&lt;keyword&gt;Carnivora&lt;/keyword&gt;&lt;keyword&gt;Dogs&lt;/keyword&gt;&lt;keyword&gt;Epidemiology, Molecular/methods&lt;/keyword&gt;&lt;keyword&gt;Herpestidae&lt;/keyword&gt;&lt;keyword&gt;Humans&lt;/keyword&gt;&lt;keyword&gt;Jackals&lt;/keyword&gt;&lt;keyword&gt;Molecular Sequence Data&lt;/keyword&gt;&lt;keyword&gt;Namibia/epidemiology&lt;/keyword&gt;&lt;keyword&gt;Nucleoproteins/genetics&lt;/keyword&gt;&lt;keyword&gt;Phylogeny&lt;/keyword&gt;&lt;keyword&gt;Rabies/epidemiology/*veterinary/virology&lt;/keyword&gt;&lt;keyword&gt;Rabies virus/classification/*genetics/isolation &amp;amp; purification&lt;/keyword&gt;&lt;keyword&gt;Reverse Transcriptase Polymerase Chain Reaction/veterinary&lt;/keyword&gt;&lt;/keywords&gt;&lt;dates&gt;&lt;year&gt;2006&lt;/year&gt;&lt;/dates&gt;&lt;accession-num&gt;16412222&lt;/accession-num&gt;&lt;urls&gt;&lt;related-urls&gt;&lt;url&gt;http://www.ncbi.nlm.nih.gov/entrez/query.fcgi?cmd=Retrieve&amp;amp;db=PubMed&amp;amp;dopt=Citation&amp;amp;list_uids=16412222 &lt;/url&gt;&lt;/related-urls&gt;&lt;pdf-urls&gt;&lt;url&gt;file:///C:/Users/David/Documents/Cambridge/Papers/Lyssaviruses/Mansfield%202006%20BMC%20Vet%20Res%20Kudu_rabies.pdf&lt;/url&gt;&lt;/pdf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8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19486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494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Kudu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amib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Mansfield et al, 2006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Mansfield&lt;/Author&gt;&lt;Year&gt;2006&lt;/Year&gt;&lt;RecNum&gt;8628&lt;/RecNum&gt;&lt;record&gt;&lt;rec-number&gt;8628&lt;/rec-number&gt;&lt;ref-type name="Journal Article"&gt;17&lt;/ref-type&gt;&lt;contributors&gt;&lt;authors&gt;&lt;author&gt;Mansfield, K.&lt;/author&gt;&lt;author&gt;McElhinney, L.&lt;/author&gt;&lt;author&gt;Hubschle, O.&lt;/author&gt;&lt;author&gt;Mettler, F.&lt;/author&gt;&lt;author&gt;Sabeta, C.&lt;/author&gt;&lt;author&gt;Nel, L. H.&lt;/author&gt;&lt;author&gt;Fooks, A. R.&lt;/author&gt;&lt;/authors&gt;&lt;/contributors&gt;&lt;auth-address&gt;Rabies and Wildlife Zoonoses Group, Veterinary Laboratories Agency (VLA, Weybridge), WHO Collaborating Centre for the Characterisation of Rabies and Rabies-Related Viruses, New Haw, Addlestone, Surrey, KT15 3NB, UK. k.mansfield@vla.defra.gsi.gov.uk&lt;/auth-address&gt;&lt;titles&gt;&lt;title&gt;A molecular epidemiological study of rabies epizootics in kudu (Tragelaphus strepsiceros) in Namibia&lt;/title&gt;&lt;secondary-title&gt;BMC Vet Res&lt;/secondary-title&gt;&lt;/titles&gt;&lt;periodical&gt;&lt;full-title&gt;BMC Vet Res&lt;/full-title&gt;&lt;/periodical&gt;&lt;pages&gt;2&lt;/pages&gt;&lt;volume&gt;2&lt;/volume&gt;&lt;keywords&gt;&lt;keyword&gt;Animals&lt;/keyword&gt;&lt;keyword&gt;*Antelopes&lt;/keyword&gt;&lt;keyword&gt;Base Sequence&lt;/keyword&gt;&lt;keyword&gt;Carnivora&lt;/keyword&gt;&lt;keyword&gt;Dogs&lt;/keyword&gt;&lt;keyword&gt;Epidemiology, Molecular/methods&lt;/keyword&gt;&lt;keyword&gt;Herpestidae&lt;/keyword&gt;&lt;keyword&gt;Humans&lt;/keyword&gt;&lt;keyword&gt;Jackals&lt;/keyword&gt;&lt;keyword&gt;Molecular Sequence Data&lt;/keyword&gt;&lt;keyword&gt;Namibia/epidemiology&lt;/keyword&gt;&lt;keyword&gt;Nucleoproteins/genetics&lt;/keyword&gt;&lt;keyword&gt;Phylogeny&lt;/keyword&gt;&lt;keyword&gt;Rabies/epidemiology/*veterinary/virology&lt;/keyword&gt;&lt;keyword&gt;Rabies virus/classification/*genetics/isolation &amp;amp; purification&lt;/keyword&gt;&lt;keyword&gt;Reverse Transcriptase Polymerase Chain Reaction/veterinary&lt;/keyword&gt;&lt;/keywords&gt;&lt;dates&gt;&lt;year&gt;2006&lt;/year&gt;&lt;/dates&gt;&lt;accession-num&gt;16412222&lt;/accession-num&gt;&lt;urls&gt;&lt;related-urls&gt;&lt;url&gt;http://www.ncbi.nlm.nih.gov/entrez/query.fcgi?cmd=Retrieve&amp;amp;db=PubMed&amp;amp;dopt=Citation&amp;amp;list_uids=16412222 &lt;/url&gt;&lt;/related-urls&gt;&lt;pdf-urls&gt;&lt;url&gt;file:///C:/Users/David/Documents/Cambridge/Papers/Lyssaviruses/Mansfield%202006%20BMC%20Vet%20Res%20Kudu_rabies.pdf&lt;/url&gt;&lt;/pdf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28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3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Kudu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amib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48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amel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85362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amel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8536</w:t>
            </w:r>
            <w:r>
              <w:rPr>
                <w:sz w:val="22"/>
                <w:szCs w:val="22"/>
              </w:rPr>
              <w:t>4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oat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1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nkey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8536</w:t>
            </w:r>
            <w:r>
              <w:rPr>
                <w:sz w:val="22"/>
                <w:szCs w:val="22"/>
              </w:rPr>
              <w:t>0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8536</w:t>
            </w:r>
            <w:r>
              <w:rPr>
                <w:sz w:val="22"/>
                <w:szCs w:val="22"/>
              </w:rPr>
              <w:t>0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8536</w:t>
            </w:r>
            <w:r>
              <w:rPr>
                <w:sz w:val="22"/>
                <w:szCs w:val="22"/>
              </w:rPr>
              <w:t>1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4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8536</w:t>
            </w:r>
            <w:r>
              <w:rPr>
                <w:sz w:val="22"/>
                <w:szCs w:val="22"/>
              </w:rPr>
              <w:t>1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8536</w:t>
            </w:r>
            <w:r>
              <w:rPr>
                <w:sz w:val="22"/>
                <w:szCs w:val="22"/>
              </w:rPr>
              <w:t>0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8536</w:t>
            </w:r>
            <w:r>
              <w:rPr>
                <w:sz w:val="22"/>
                <w:szCs w:val="22"/>
              </w:rPr>
              <w:t>0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</w:t>
            </w:r>
            <w:r>
              <w:rPr>
                <w:sz w:val="22"/>
                <w:szCs w:val="22"/>
              </w:rPr>
              <w:t>51458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oat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</w:t>
            </w:r>
            <w:r>
              <w:rPr>
                <w:sz w:val="22"/>
                <w:szCs w:val="22"/>
              </w:rPr>
              <w:t>51457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</w:t>
            </w:r>
            <w:r>
              <w:rPr>
                <w:sz w:val="22"/>
                <w:szCs w:val="22"/>
              </w:rPr>
              <w:t>51457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</w:t>
            </w:r>
            <w:r>
              <w:rPr>
                <w:sz w:val="22"/>
                <w:szCs w:val="22"/>
              </w:rPr>
              <w:t>51457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3F3C84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</w:t>
            </w:r>
            <w:r>
              <w:rPr>
                <w:sz w:val="22"/>
                <w:szCs w:val="22"/>
              </w:rPr>
              <w:t>51457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3F3C84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 w:rsidRPr="00C04C5A">
              <w:rPr>
                <w:sz w:val="22"/>
                <w:szCs w:val="22"/>
              </w:rPr>
              <w:t>EU</w:t>
            </w:r>
            <w:r>
              <w:rPr>
                <w:sz w:val="22"/>
                <w:szCs w:val="22"/>
              </w:rPr>
              <w:t>51458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3F3C84"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aurit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3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orocc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7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282EA0">
              <w:rPr>
                <w:sz w:val="22"/>
                <w:szCs w:val="22"/>
              </w:rPr>
              <w:t>Morocc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FF5304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7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282EA0">
              <w:rPr>
                <w:sz w:val="22"/>
                <w:szCs w:val="22"/>
              </w:rPr>
              <w:t>Morocc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FF5304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</w:t>
            </w:r>
            <w:r>
              <w:rPr>
                <w:sz w:val="22"/>
                <w:szCs w:val="22"/>
              </w:rPr>
              <w:lastRenderedPageBreak/>
              <w:t xml:space="preserve">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lastRenderedPageBreak/>
              <w:t>EU85356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282EA0">
              <w:rPr>
                <w:sz w:val="22"/>
                <w:szCs w:val="22"/>
              </w:rPr>
              <w:t>Morocc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FF5304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7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282EA0">
              <w:rPr>
                <w:sz w:val="22"/>
                <w:szCs w:val="22"/>
              </w:rPr>
              <w:t>Morocc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FF5304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85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282EA0">
              <w:rPr>
                <w:sz w:val="22"/>
                <w:szCs w:val="22"/>
              </w:rPr>
              <w:t>Morocc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FF5304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4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Fox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282EA0">
              <w:rPr>
                <w:sz w:val="22"/>
                <w:szCs w:val="22"/>
              </w:rPr>
              <w:t>Morocco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 w:rsidRPr="00FF5304"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48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ozambique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4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4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4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4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4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51457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51457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51457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51457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5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48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10300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629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, 2004a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79&lt;/RecNum&gt;&lt;record&gt;&lt;rec-number&gt;379&lt;/rec-number&gt;&lt;ref-type name="Journal Article"&gt;17&lt;/ref-type&gt;&lt;contributors&gt;&lt;authors&gt;&lt;author&gt;Johnson, N.&lt;/author&gt;&lt;author&gt;McElhinney, L. M.&lt;/author&gt;&lt;author&gt;Ali, Y. H.&lt;/author&gt;&lt;author&gt;Saeed, I. K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, Surrey KT15 3NB, UK.&lt;/auth-address&gt;&lt;titles&gt;&lt;title&gt;Molecular epidemiology of canid rabies in Sudan: evidence for a common origin of rabies with Ethiopia&lt;/title&gt;&lt;secondary-title&gt;Virus Res&lt;/secondary-title&gt;&lt;/titles&gt;&lt;periodical&gt;&lt;full-title&gt;Virus Res&lt;/full-title&gt;&lt;/periodical&gt;&lt;pages&gt;201-5&lt;/pages&gt;&lt;volume&gt;104&lt;/volume&gt;&lt;number&gt;2&lt;/number&gt;&lt;keywords&gt;&lt;keyword&gt;Animals&lt;/keyword&gt;&lt;keyword&gt;Animals, Domestic&lt;/keyword&gt;&lt;keyword&gt;Disease Reservoirs/veterinary&lt;/keyword&gt;&lt;keyword&gt;Dog Diseases/*epidemiology/virology&lt;/keyword&gt;&lt;keyword&gt;Dogs&lt;/keyword&gt;&lt;keyword&gt;*Epidemiology, Molecular&lt;/keyword&gt;&lt;keyword&gt;Ethiopia/epidemiology&lt;/keyword&gt;&lt;keyword&gt;Nucleoproteins&lt;/keyword&gt;&lt;keyword&gt;Phylogeny&lt;/keyword&gt;&lt;keyword&gt;Rabies/epidemiology/*veterinary/virology&lt;/keyword&gt;&lt;keyword&gt;Rabies virus/classification/*genetics&lt;/keyword&gt;&lt;keyword&gt;Sudan/epidemiology&lt;/keyword&gt;&lt;/keywords&gt;&lt;dates&gt;&lt;year&gt;2004&lt;/year&gt;&lt;pub-dates&gt;&lt;date&gt;Sep 1&lt;/date&gt;&lt;/pub-dates&gt;&lt;/dates&gt;&lt;accession-num&gt;15246657&lt;/accession-num&gt;&lt;urls&gt;&lt;related-urls&gt;&lt;url&gt;http://www.ncbi.nlm.nih.gov/entrez/query.fcgi?cmd=Retrieve&amp;amp;db=PubMed&amp;amp;dopt=Citation&amp;amp;list_uids=1524665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7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9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9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9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9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9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9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9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9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8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9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8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10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10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lastRenderedPageBreak/>
              <w:t>EU03810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10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10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10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10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10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09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EU03810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Niger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spacing w:line="360" w:lineRule="auto"/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8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wand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3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32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3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4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3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4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3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3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3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3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3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4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4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41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43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4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2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5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2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2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2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2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62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at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enegal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9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at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ierra Leone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2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2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Mongoose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8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outh Afric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lastRenderedPageBreak/>
              <w:t>AY50212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346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udan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, 2004a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79&lt;/RecNum&gt;&lt;record&gt;&lt;rec-number&gt;379&lt;/rec-number&gt;&lt;ref-type name="Journal Article"&gt;17&lt;/ref-type&gt;&lt;contributors&gt;&lt;authors&gt;&lt;author&gt;Johnson, N.&lt;/author&gt;&lt;author&gt;McElhinney, L. M.&lt;/author&gt;&lt;author&gt;Ali, Y. H.&lt;/author&gt;&lt;author&gt;Saeed, I. K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, Surrey KT15 3NB, UK.&lt;/auth-address&gt;&lt;titles&gt;&lt;title&gt;Molecular epidemiology of canid rabies in Sudan: evidence for a common origin of rabies with Ethiopia&lt;/title&gt;&lt;secondary-title&gt;Virus Res&lt;/secondary-title&gt;&lt;/titles&gt;&lt;periodical&gt;&lt;full-title&gt;Virus Res&lt;/full-title&gt;&lt;/periodical&gt;&lt;pages&gt;201-5&lt;/pages&gt;&lt;volume&gt;104&lt;/volume&gt;&lt;number&gt;2&lt;/number&gt;&lt;keywords&gt;&lt;keyword&gt;Animals&lt;/keyword&gt;&lt;keyword&gt;Animals, Domestic&lt;/keyword&gt;&lt;keyword&gt;Disease Reservoirs/veterinary&lt;/keyword&gt;&lt;keyword&gt;Dog Diseases/*epidemiology/virology&lt;/keyword&gt;&lt;keyword&gt;Dogs&lt;/keyword&gt;&lt;keyword&gt;*Epidemiology, Molecular&lt;/keyword&gt;&lt;keyword&gt;Ethiopia/epidemiology&lt;/keyword&gt;&lt;keyword&gt;Nucleoproteins&lt;/keyword&gt;&lt;keyword&gt;Phylogeny&lt;/keyword&gt;&lt;keyword&gt;Rabies/epidemiology/*veterinary/virology&lt;/keyword&gt;&lt;keyword&gt;Rabies virus/classification/*genetics&lt;/keyword&gt;&lt;keyword&gt;Sudan/epidemiology&lt;/keyword&gt;&lt;/keywords&gt;&lt;dates&gt;&lt;year&gt;2004&lt;/year&gt;&lt;pub-dates&gt;&lt;date&gt;Sep 1&lt;/date&gt;&lt;/pub-dates&gt;&lt;/dates&gt;&lt;accession-num&gt;15246657&lt;/accession-num&gt;&lt;urls&gt;&lt;related-urls&gt;&lt;url&gt;http://www.ncbi.nlm.nih.gov/entrez/query.fcgi?cmd=Retrieve&amp;amp;db=PubMed&amp;amp;dopt=Citation&amp;amp;list_uids=1524665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7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50212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352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udan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, 2004a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79&lt;/RecNum&gt;&lt;record&gt;&lt;rec-number&gt;379&lt;/rec-number&gt;&lt;ref-type name="Journal Article"&gt;17&lt;/ref-type&gt;&lt;contributors&gt;&lt;authors&gt;&lt;author&gt;Johnson, N.&lt;/author&gt;&lt;author&gt;McElhinney, L. M.&lt;/author&gt;&lt;author&gt;Ali, Y. H.&lt;/author&gt;&lt;author&gt;Saeed, I. K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, Surrey KT15 3NB, UK.&lt;/auth-address&gt;&lt;titles&gt;&lt;title&gt;Molecular epidemiology of canid rabies in Sudan: evidence for a common origin of rabies with Ethiopia&lt;/title&gt;&lt;secondary-title&gt;Virus Res&lt;/secondary-title&gt;&lt;/titles&gt;&lt;periodical&gt;&lt;full-title&gt;Virus Res&lt;/full-title&gt;&lt;/periodical&gt;&lt;pages&gt;201-5&lt;/pages&gt;&lt;volume&gt;104&lt;/volume&gt;&lt;number&gt;2&lt;/number&gt;&lt;keywords&gt;&lt;keyword&gt;Animals&lt;/keyword&gt;&lt;keyword&gt;Animals, Domestic&lt;/keyword&gt;&lt;keyword&gt;Disease Reservoirs/veterinary&lt;/keyword&gt;&lt;keyword&gt;Dog Diseases/*epidemiology/virology&lt;/keyword&gt;&lt;keyword&gt;Dogs&lt;/keyword&gt;&lt;keyword&gt;*Epidemiology, Molecular&lt;/keyword&gt;&lt;keyword&gt;Ethiopia/epidemiology&lt;/keyword&gt;&lt;keyword&gt;Nucleoproteins&lt;/keyword&gt;&lt;keyword&gt;Phylogeny&lt;/keyword&gt;&lt;keyword&gt;Rabies/epidemiology/*veterinary/virology&lt;/keyword&gt;&lt;keyword&gt;Rabies virus/classification/*genetics&lt;/keyword&gt;&lt;keyword&gt;Sudan/epidemiology&lt;/keyword&gt;&lt;/keywords&gt;&lt;dates&gt;&lt;year&gt;2004&lt;/year&gt;&lt;pub-dates&gt;&lt;date&gt;Sep 1&lt;/date&gt;&lt;/pub-dates&gt;&lt;/dates&gt;&lt;accession-num&gt;15246657&lt;/accession-num&gt;&lt;urls&gt;&lt;related-urls&gt;&lt;url&gt;http://www.ncbi.nlm.nih.gov/entrez/query.fcgi?cmd=Retrieve&amp;amp;db=PubMed&amp;amp;dopt=Citation&amp;amp;list_uids=1524665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7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50212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342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udan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, 2004a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79&lt;/RecNum&gt;&lt;record&gt;&lt;rec-number&gt;379&lt;/rec-number&gt;&lt;ref-type name="Journal Article"&gt;17&lt;/ref-type&gt;&lt;contributors&gt;&lt;authors&gt;&lt;author&gt;Johnson, N.&lt;/author&gt;&lt;author&gt;McElhinney, L. M.&lt;/author&gt;&lt;author&gt;Ali, Y. H.&lt;/author&gt;&lt;author&gt;Saeed, I. K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, Surrey KT15 3NB, UK.&lt;/auth-address&gt;&lt;titles&gt;&lt;title&gt;Molecular epidemiology of canid rabies in Sudan: evidence for a common origin of rabies with Ethiopia&lt;/title&gt;&lt;secondary-title&gt;Virus Res&lt;/secondary-title&gt;&lt;/titles&gt;&lt;periodical&gt;&lt;full-title&gt;Virus Res&lt;/full-title&gt;&lt;/periodical&gt;&lt;pages&gt;201-5&lt;/pages&gt;&lt;volume&gt;104&lt;/volume&gt;&lt;number&gt;2&lt;/number&gt;&lt;keywords&gt;&lt;keyword&gt;Animals&lt;/keyword&gt;&lt;keyword&gt;Animals, Domestic&lt;/keyword&gt;&lt;keyword&gt;Disease Reservoirs/veterinary&lt;/keyword&gt;&lt;keyword&gt;Dog Diseases/*epidemiology/virology&lt;/keyword&gt;&lt;keyword&gt;Dogs&lt;/keyword&gt;&lt;keyword&gt;*Epidemiology, Molecular&lt;/keyword&gt;&lt;keyword&gt;Ethiopia/epidemiology&lt;/keyword&gt;&lt;keyword&gt;Nucleoproteins&lt;/keyword&gt;&lt;keyword&gt;Phylogeny&lt;/keyword&gt;&lt;keyword&gt;Rabies/epidemiology/*veterinary/virology&lt;/keyword&gt;&lt;keyword&gt;Rabies virus/classification/*genetics&lt;/keyword&gt;&lt;keyword&gt;Sudan/epidemiology&lt;/keyword&gt;&lt;/keywords&gt;&lt;dates&gt;&lt;year&gt;2004&lt;/year&gt;&lt;pub-dates&gt;&lt;date&gt;Sep 1&lt;/date&gt;&lt;/pub-dates&gt;&lt;/dates&gt;&lt;accession-num&gt;15246657&lt;/accession-num&gt;&lt;urls&gt;&lt;related-urls&gt;&lt;url&gt;http://www.ncbi.nlm.nih.gov/entrez/query.fcgi?cmd=Retrieve&amp;amp;db=PubMed&amp;amp;dopt=Citation&amp;amp;list_uids=1524665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7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Y50212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360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1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Sudan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 xml:space="preserve">Johnson et al, 2004a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Johnson&lt;/Author&gt;&lt;Year&gt;2004&lt;/Year&gt;&lt;RecNum&gt;379&lt;/RecNum&gt;&lt;record&gt;&lt;rec-number&gt;379&lt;/rec-number&gt;&lt;ref-type name="Journal Article"&gt;17&lt;/ref-type&gt;&lt;contributors&gt;&lt;authors&gt;&lt;author&gt;Johnson, N.&lt;/author&gt;&lt;author&gt;McElhinney, L. M.&lt;/author&gt;&lt;author&gt;Ali, Y. H.&lt;/author&gt;&lt;author&gt;Saeed, I. K.&lt;/author&gt;&lt;author&gt;Fooks, A. R.&lt;/author&gt;&lt;/authors&gt;&lt;/contributors&gt;&lt;auth-address&gt;Rabies Research and Diagnostic Group, WHO Collaborating Centre for the Characterisation of Rabies and Rabies-Related Viruses, Veterinary Laboratories Agency, Weybridge, Woodham Lane, Addlestone, Surrey KT15 3NB, UK.&lt;/auth-address&gt;&lt;titles&gt;&lt;title&gt;Molecular epidemiology of canid rabies in Sudan: evidence for a common origin of rabies with Ethiopia&lt;/title&gt;&lt;secondary-title&gt;Virus Res&lt;/secondary-title&gt;&lt;/titles&gt;&lt;periodical&gt;&lt;full-title&gt;Virus Res&lt;/full-title&gt;&lt;/periodical&gt;&lt;pages&gt;201-5&lt;/pages&gt;&lt;volume&gt;104&lt;/volume&gt;&lt;number&gt;2&lt;/number&gt;&lt;keywords&gt;&lt;keyword&gt;Animals&lt;/keyword&gt;&lt;keyword&gt;Animals, Domestic&lt;/keyword&gt;&lt;keyword&gt;Disease Reservoirs/veterinary&lt;/keyword&gt;&lt;keyword&gt;Dog Diseases/*epidemiology/virology&lt;/keyword&gt;&lt;keyword&gt;Dogs&lt;/keyword&gt;&lt;keyword&gt;*Epidemiology, Molecular&lt;/keyword&gt;&lt;keyword&gt;Ethiopia/epidemiology&lt;/keyword&gt;&lt;keyword&gt;Nucleoproteins&lt;/keyword&gt;&lt;keyword&gt;Phylogeny&lt;/keyword&gt;&lt;keyword&gt;Rabies/epidemiology/*veterinary/virology&lt;/keyword&gt;&lt;keyword&gt;Rabies virus/classification/*genetics&lt;/keyword&gt;&lt;keyword&gt;Sudan/epidemiology&lt;/keyword&gt;&lt;/keywords&gt;&lt;dates&gt;&lt;year&gt;2004&lt;/year&gt;&lt;pub-dates&gt;&lt;date&gt;Sep 1&lt;/date&gt;&lt;/pub-dates&gt;&lt;/dates&gt;&lt;accession-num&gt;15246657&lt;/accession-num&gt;&lt;urls&gt;&lt;related-urls&gt;&lt;url&gt;http://www.ncbi.nlm.nih.gov/entrez/query.fcgi?cmd=Retrieve&amp;amp;db=PubMed&amp;amp;dopt=Citation&amp;amp;list_uids=1524665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57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4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2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anz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Overall &amp; 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U2264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Cow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2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anz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Kissi</w:t>
            </w:r>
            <w:proofErr w:type="spellEnd"/>
            <w:r>
              <w:rPr>
                <w:sz w:val="22"/>
                <w:szCs w:val="22"/>
              </w:rPr>
              <w:t xml:space="preserve"> et al, 1995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Kissi&lt;/Author&gt;&lt;Year&gt;1995&lt;/Year&gt;&lt;RecNum&gt;1108&lt;/RecNum&gt;&lt;record&gt;&lt;rec-number&gt;1108&lt;/rec-number&gt;&lt;ref-type name="Journal Article"&gt;17&lt;/ref-type&gt;&lt;contributors&gt;&lt;authors&gt;&lt;author&gt;Kissi, B.&lt;/author&gt;&lt;author&gt;Tordo, N.&lt;/author&gt;&lt;author&gt;Bourhy, H.&lt;/author&gt;&lt;/authors&gt;&lt;/contributors&gt;&lt;auth-address&gt;Unite de la Rage, Institut Pasteur, Paris, France.&lt;/auth-address&gt;&lt;titles&gt;&lt;title&gt;Genetic polymorphism in the rabies virus nucleoprotein gene&lt;/title&gt;&lt;secondary-title&gt;Virology&lt;/secondary-title&gt;&lt;/titles&gt;&lt;periodical&gt;&lt;full-title&gt;Virology&lt;/full-title&gt;&lt;/periodical&gt;&lt;pages&gt;526-37&lt;/pages&gt;&lt;volume&gt;209&lt;/volume&gt;&lt;number&gt;2&lt;/number&gt;&lt;keywords&gt;&lt;keyword&gt;Amino Acid Sequence&lt;/keyword&gt;&lt;keyword&gt;Animals&lt;/keyword&gt;&lt;keyword&gt;Base Sequence&lt;/keyword&gt;&lt;keyword&gt;Brain/virology&lt;/keyword&gt;&lt;keyword&gt;Capsid/*genetics&lt;/keyword&gt;&lt;keyword&gt;DNA Primers&lt;/keyword&gt;&lt;keyword&gt;Databases, Factual&lt;/keyword&gt;&lt;keyword&gt;Genotype&lt;/keyword&gt;&lt;keyword&gt;Mice&lt;/keyword&gt;&lt;keyword&gt;Molecular Sequence Data&lt;/keyword&gt;&lt;keyword&gt;*Phylogeny&lt;/keyword&gt;&lt;keyword&gt;Polymerase Chain Reaction&lt;/keyword&gt;&lt;keyword&gt;*Polymorphism, Genetic&lt;/keyword&gt;&lt;keyword&gt;RNA, Messenger/biosynthesis&lt;/keyword&gt;&lt;keyword&gt;Rabies virus/*genetics/isolation &amp;amp; purification/metabolism&lt;/keyword&gt;&lt;keyword&gt;Sequence Homology, Amino Acid&lt;/keyword&gt;&lt;keyword&gt;Sequence Homology, Nucleic Acid&lt;/keyword&gt;&lt;keyword&gt;Viral Core Proteins/*genetics&lt;/keyword&gt;&lt;/keywords&gt;&lt;dates&gt;&lt;year&gt;1995&lt;/year&gt;&lt;pub-dates&gt;&lt;date&gt;Jun 1&lt;/date&gt;&lt;/pub-dates&gt;&lt;/dates&gt;&lt;accession-num&gt;7778285&lt;/accession-num&gt;&lt;urls&gt;&lt;related-urls&gt;&lt;url&gt;http://www.ncbi.nlm.nih.gov/entrez/query.fcgi?cmd=Retrieve&amp;amp;db=PubMed&amp;amp;dopt=Citation&amp;amp;list_uids=7778285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5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Pr="002F568B" w:rsidRDefault="00D91F06" w:rsidP="00C06F6E">
            <w:pPr>
              <w:jc w:val="center"/>
            </w:pPr>
            <w:r w:rsidRPr="002F568B">
              <w:rPr>
                <w:sz w:val="22"/>
                <w:szCs w:val="22"/>
                <w:lang w:eastAsia="en-GB"/>
              </w:rPr>
              <w:t>HQ66080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012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anz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Lembo</w:t>
            </w:r>
            <w:proofErr w:type="spellEnd"/>
            <w:r>
              <w:rPr>
                <w:sz w:val="22"/>
                <w:szCs w:val="22"/>
              </w:rPr>
              <w:t xml:space="preserve"> et al, 2007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Lembo&lt;/Author&gt;&lt;Year&gt;2007&lt;/Year&gt;&lt;RecNum&gt;8230&lt;/RecNum&gt;&lt;record&gt;&lt;rec-number&gt;8230&lt;/rec-number&gt;&lt;ref-type name="Journal Article"&gt;17&lt;/ref-type&gt;&lt;contributors&gt;&lt;authors&gt;&lt;author&gt;Lembo, T.&lt;/author&gt;&lt;author&gt;Haydon, D. T.&lt;/author&gt;&lt;author&gt;Velasco-Villa, A.&lt;/author&gt;&lt;author&gt;Rupprecht, C. E.&lt;/author&gt;&lt;author&gt;Packer, C.&lt;/author&gt;&lt;author&gt;Brandao, P. E.&lt;/author&gt;&lt;author&gt;Kuzmin, I. V.&lt;/author&gt;&lt;author&gt;Fooks, A. R.&lt;/author&gt;&lt;author&gt;Barrat, J.&lt;/author&gt;&lt;author&gt;Cleaveland, S.&lt;/author&gt;&lt;/authors&gt;&lt;/contributors&gt;&lt;auth-address&gt;Wildlife and Emerging Diseases Section, Centre for Tropical Veterinary Medicine, Royal (Dick) School of Veterinary Studies, University of Edinburgh, Easter Bush Veterinary Centre, Roslin, Midlothian, Edinburgh EH25 9RG, UK. t.lembo@sms.ed.ac.uk&lt;/auth-address&gt;&lt;titles&gt;&lt;title&gt;Molecular epidemiology identifies only a single rabies virus variant circulating in complex carnivore communities of the Serengeti&lt;/title&gt;&lt;secondary-title&gt;Proceedings of the Royal Society B&lt;/secondary-title&gt;&lt;/titles&gt;&lt;periodical&gt;&lt;full-title&gt;Proceedings of the Royal Society B&lt;/full-title&gt;&lt;/periodical&gt;&lt;pages&gt;2123-30&lt;/pages&gt;&lt;volume&gt;274&lt;/volume&gt;&lt;number&gt;1622&lt;/number&gt;&lt;keywords&gt;&lt;keyword&gt;Animals&lt;/keyword&gt;&lt;keyword&gt;Carnivora/*virology&lt;/keyword&gt;&lt;keyword&gt;Dogs/virology&lt;/keyword&gt;&lt;keyword&gt;Epidemiology, Molecular&lt;/keyword&gt;&lt;keyword&gt;Evolution, Molecular&lt;/keyword&gt;&lt;keyword&gt;Phylogeny&lt;/keyword&gt;&lt;keyword&gt;Rabies virus/*classification/*genetics&lt;/keyword&gt;&lt;keyword&gt;Reverse Transcriptase Polymerase Chain Reaction&lt;/keyword&gt;&lt;keyword&gt;Tanzania&lt;/keyword&gt;&lt;keyword&gt;Viral Proteins/genetics&lt;/keyword&gt;&lt;/keywords&gt;&lt;dates&gt;&lt;year&gt;2007&lt;/year&gt;&lt;pub-dates&gt;&lt;date&gt;Sep 7&lt;/date&gt;&lt;/pub-dates&gt;&lt;/dates&gt;&lt;accession-num&gt;17609187&lt;/accession-num&gt;&lt;urls&gt;&lt;related-urls&gt;&lt;url&gt;http://www.ncbi.nlm.nih.gov/entrez/query.fcgi?cmd=Retrieve&amp;amp;db=PubMed&amp;amp;dopt=Citation&amp;amp;list_uids=1760918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8]</w:t>
            </w:r>
            <w:r w:rsidR="004952B5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>**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Pr="002F568B" w:rsidRDefault="00D91F06" w:rsidP="00C06F6E">
            <w:pPr>
              <w:jc w:val="center"/>
            </w:pPr>
            <w:r w:rsidRPr="002F568B">
              <w:rPr>
                <w:sz w:val="22"/>
                <w:szCs w:val="22"/>
                <w:lang w:eastAsia="en-GB"/>
              </w:rPr>
              <w:t>HQ66080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011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anz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Lembo</w:t>
            </w:r>
            <w:proofErr w:type="spellEnd"/>
            <w:r>
              <w:rPr>
                <w:sz w:val="22"/>
                <w:szCs w:val="22"/>
              </w:rPr>
              <w:t xml:space="preserve"> et al, 2007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Lembo&lt;/Author&gt;&lt;Year&gt;2007&lt;/Year&gt;&lt;RecNum&gt;8230&lt;/RecNum&gt;&lt;record&gt;&lt;rec-number&gt;8230&lt;/rec-number&gt;&lt;ref-type name="Journal Article"&gt;17&lt;/ref-type&gt;&lt;contributors&gt;&lt;authors&gt;&lt;author&gt;Lembo, T.&lt;/author&gt;&lt;author&gt;Haydon, D. T.&lt;/author&gt;&lt;author&gt;Velasco-Villa, A.&lt;/author&gt;&lt;author&gt;Rupprecht, C. E.&lt;/author&gt;&lt;author&gt;Packer, C.&lt;/author&gt;&lt;author&gt;Brandao, P. E.&lt;/author&gt;&lt;author&gt;Kuzmin, I. V.&lt;/author&gt;&lt;author&gt;Fooks, A. R.&lt;/author&gt;&lt;author&gt;Barrat, J.&lt;/author&gt;&lt;author&gt;Cleaveland, S.&lt;/author&gt;&lt;/authors&gt;&lt;/contributors&gt;&lt;auth-address&gt;Wildlife and Emerging Diseases Section, Centre for Tropical Veterinary Medicine, Royal (Dick) School of Veterinary Studies, University of Edinburgh, Easter Bush Veterinary Centre, Roslin, Midlothian, Edinburgh EH25 9RG, UK. t.lembo@sms.ed.ac.uk&lt;/auth-address&gt;&lt;titles&gt;&lt;title&gt;Molecular epidemiology identifies only a single rabies virus variant circulating in complex carnivore communities of the Serengeti&lt;/title&gt;&lt;secondary-title&gt;Proceedings of the Royal Society B&lt;/secondary-title&gt;&lt;/titles&gt;&lt;periodical&gt;&lt;full-title&gt;Proceedings of the Royal Society B&lt;/full-title&gt;&lt;/periodical&gt;&lt;pages&gt;2123-30&lt;/pages&gt;&lt;volume&gt;274&lt;/volume&gt;&lt;number&gt;1622&lt;/number&gt;&lt;keywords&gt;&lt;keyword&gt;Animals&lt;/keyword&gt;&lt;keyword&gt;Carnivora/*virology&lt;/keyword&gt;&lt;keyword&gt;Dogs/virology&lt;/keyword&gt;&lt;keyword&gt;Epidemiology, Molecular&lt;/keyword&gt;&lt;keyword&gt;Evolution, Molecular&lt;/keyword&gt;&lt;keyword&gt;Phylogeny&lt;/keyword&gt;&lt;keyword&gt;Rabies virus/*classification/*genetics&lt;/keyword&gt;&lt;keyword&gt;Reverse Transcriptase Polymerase Chain Reaction&lt;/keyword&gt;&lt;keyword&gt;Tanzania&lt;/keyword&gt;&lt;keyword&gt;Viral Proteins/genetics&lt;/keyword&gt;&lt;/keywords&gt;&lt;dates&gt;&lt;year&gt;2007&lt;/year&gt;&lt;pub-dates&gt;&lt;date&gt;Sep 7&lt;/date&gt;&lt;/pub-dates&gt;&lt;/dates&gt;&lt;accession-num&gt;17609187&lt;/accession-num&gt;&lt;urls&gt;&lt;related-urls&gt;&lt;url&gt;http://www.ncbi.nlm.nih.gov/entrez/query.fcgi?cmd=Retrieve&amp;amp;db=PubMed&amp;amp;dopt=Citation&amp;amp;list_uids=1760918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8]</w:t>
            </w:r>
            <w:r w:rsidR="004952B5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>**</w:t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90055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RV1013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0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anz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Lembo</w:t>
            </w:r>
            <w:proofErr w:type="spellEnd"/>
            <w:r>
              <w:rPr>
                <w:sz w:val="22"/>
                <w:szCs w:val="22"/>
              </w:rPr>
              <w:t xml:space="preserve"> et al, 2007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Lembo&lt;/Author&gt;&lt;Year&gt;2007&lt;/Year&gt;&lt;RecNum&gt;8230&lt;/RecNum&gt;&lt;record&gt;&lt;rec-number&gt;8230&lt;/rec-number&gt;&lt;ref-type name="Journal Article"&gt;17&lt;/ref-type&gt;&lt;contributors&gt;&lt;authors&gt;&lt;author&gt;Lembo, T.&lt;/author&gt;&lt;author&gt;Haydon, D. T.&lt;/author&gt;&lt;author&gt;Velasco-Villa, A.&lt;/author&gt;&lt;author&gt;Rupprecht, C. E.&lt;/author&gt;&lt;author&gt;Packer, C.&lt;/author&gt;&lt;author&gt;Brandao, P. E.&lt;/author&gt;&lt;author&gt;Kuzmin, I. V.&lt;/author&gt;&lt;author&gt;Fooks, A. R.&lt;/author&gt;&lt;author&gt;Barrat, J.&lt;/author&gt;&lt;author&gt;Cleaveland, S.&lt;/author&gt;&lt;/authors&gt;&lt;/contributors&gt;&lt;auth-address&gt;Wildlife and Emerging Diseases Section, Centre for Tropical Veterinary Medicine, Royal (Dick) School of Veterinary Studies, University of Edinburgh, Easter Bush Veterinary Centre, Roslin, Midlothian, Edinburgh EH25 9RG, UK. t.lembo@sms.ed.ac.uk&lt;/auth-address&gt;&lt;titles&gt;&lt;title&gt;Molecular epidemiology identifies only a single rabies virus variant circulating in complex carnivore communities of the Serengeti&lt;/title&gt;&lt;secondary-title&gt;Proceedings of the Royal Society B&lt;/secondary-title&gt;&lt;/titles&gt;&lt;periodical&gt;&lt;full-title&gt;Proceedings of the Royal Society B&lt;/full-title&gt;&lt;/periodical&gt;&lt;pages&gt;2123-30&lt;/pages&gt;&lt;volume&gt;274&lt;/volume&gt;&lt;number&gt;1622&lt;/number&gt;&lt;keywords&gt;&lt;keyword&gt;Animals&lt;/keyword&gt;&lt;keyword&gt;Carnivora/*virology&lt;/keyword&gt;&lt;keyword&gt;Dogs/virology&lt;/keyword&gt;&lt;keyword&gt;Epidemiology, Molecular&lt;/keyword&gt;&lt;keyword&gt;Evolution, Molecular&lt;/keyword&gt;&lt;keyword&gt;Phylogeny&lt;/keyword&gt;&lt;keyword&gt;Rabies virus/*classification/*genetics&lt;/keyword&gt;&lt;keyword&gt;Reverse Transcriptase Polymerase Chain Reaction&lt;/keyword&gt;&lt;keyword&gt;Tanzania&lt;/keyword&gt;&lt;keyword&gt;Viral Proteins/genetics&lt;/keyword&gt;&lt;/keywords&gt;&lt;dates&gt;&lt;year&gt;2007&lt;/year&gt;&lt;pub-dates&gt;&lt;date&gt;Sep 7&lt;/date&gt;&lt;/pub-dates&gt;&lt;/dates&gt;&lt;accession-num&gt;17609187&lt;/accession-num&gt;&lt;urls&gt;&lt;related-urls&gt;&lt;url&gt;http://www.ncbi.nlm.nih.gov/entrez/query.fcgi?cmd=Retrieve&amp;amp;db=PubMed&amp;amp;dopt=Citation&amp;amp;list_uids=1760918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8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90055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og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anz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Lembo</w:t>
            </w:r>
            <w:proofErr w:type="spellEnd"/>
            <w:r>
              <w:rPr>
                <w:sz w:val="22"/>
                <w:szCs w:val="22"/>
              </w:rPr>
              <w:t xml:space="preserve"> et al, 2007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Lembo&lt;/Author&gt;&lt;Year&gt;2007&lt;/Year&gt;&lt;RecNum&gt;8230&lt;/RecNum&gt;&lt;record&gt;&lt;rec-number&gt;8230&lt;/rec-number&gt;&lt;ref-type name="Journal Article"&gt;17&lt;/ref-type&gt;&lt;contributors&gt;&lt;authors&gt;&lt;author&gt;Lembo, T.&lt;/author&gt;&lt;author&gt;Haydon, D. T.&lt;/author&gt;&lt;author&gt;Velasco-Villa, A.&lt;/author&gt;&lt;author&gt;Rupprecht, C. E.&lt;/author&gt;&lt;author&gt;Packer, C.&lt;/author&gt;&lt;author&gt;Brandao, P. E.&lt;/author&gt;&lt;author&gt;Kuzmin, I. V.&lt;/author&gt;&lt;author&gt;Fooks, A. R.&lt;/author&gt;&lt;author&gt;Barrat, J.&lt;/author&gt;&lt;author&gt;Cleaveland, S.&lt;/author&gt;&lt;/authors&gt;&lt;/contributors&gt;&lt;auth-address&gt;Wildlife and Emerging Diseases Section, Centre for Tropical Veterinary Medicine, Royal (Dick) School of Veterinary Studies, University of Edinburgh, Easter Bush Veterinary Centre, Roslin, Midlothian, Edinburgh EH25 9RG, UK. t.lembo@sms.ed.ac.uk&lt;/auth-address&gt;&lt;titles&gt;&lt;title&gt;Molecular epidemiology identifies only a single rabies virus variant circulating in complex carnivore communities of the Serengeti&lt;/title&gt;&lt;secondary-title&gt;Proceedings of the Royal Society B&lt;/secondary-title&gt;&lt;/titles&gt;&lt;periodical&gt;&lt;full-title&gt;Proceedings of the Royal Society B&lt;/full-title&gt;&lt;/periodical&gt;&lt;pages&gt;2123-30&lt;/pages&gt;&lt;volume&gt;274&lt;/volume&gt;&lt;number&gt;1622&lt;/number&gt;&lt;keywords&gt;&lt;keyword&gt;Animals&lt;/keyword&gt;&lt;keyword&gt;Carnivora/*virology&lt;/keyword&gt;&lt;keyword&gt;Dogs/virology&lt;/keyword&gt;&lt;keyword&gt;Epidemiology, Molecular&lt;/keyword&gt;&lt;keyword&gt;Evolution, Molecular&lt;/keyword&gt;&lt;keyword&gt;Phylogeny&lt;/keyword&gt;&lt;keyword&gt;Rabies virus/*classification/*genetics&lt;/keyword&gt;&lt;keyword&gt;Reverse Transcriptase Polymerase Chain Reaction&lt;/keyword&gt;&lt;keyword&gt;Tanzania&lt;/keyword&gt;&lt;keyword&gt;Viral Proteins/genetics&lt;/keyword&gt;&lt;/keywords&gt;&lt;dates&gt;&lt;year&gt;2007&lt;/year&gt;&lt;pub-dates&gt;&lt;date&gt;Sep 7&lt;/date&gt;&lt;/pub-dates&gt;&lt;/dates&gt;&lt;accession-num&gt;17609187&lt;/accession-num&gt;&lt;urls&gt;&lt;related-urls&gt;&lt;url&gt;http://www.ncbi.nlm.nih.gov/entrez/query.fcgi?cmd=Retrieve&amp;amp;db=PubMed&amp;amp;dopt=Citation&amp;amp;list_uids=1760918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8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90055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oat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1997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C727B2">
              <w:rPr>
                <w:sz w:val="22"/>
                <w:szCs w:val="22"/>
              </w:rPr>
              <w:t>Tanz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Lembo</w:t>
            </w:r>
            <w:proofErr w:type="spellEnd"/>
            <w:r>
              <w:rPr>
                <w:sz w:val="22"/>
                <w:szCs w:val="22"/>
              </w:rPr>
              <w:t xml:space="preserve"> et al, 2007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Lembo&lt;/Author&gt;&lt;Year&gt;2007&lt;/Year&gt;&lt;RecNum&gt;8230&lt;/RecNum&gt;&lt;record&gt;&lt;rec-number&gt;8230&lt;/rec-number&gt;&lt;ref-type name="Journal Article"&gt;17&lt;/ref-type&gt;&lt;contributors&gt;&lt;authors&gt;&lt;author&gt;Lembo, T.&lt;/author&gt;&lt;author&gt;Haydon, D. T.&lt;/author&gt;&lt;author&gt;Velasco-Villa, A.&lt;/author&gt;&lt;author&gt;Rupprecht, C. E.&lt;/author&gt;&lt;author&gt;Packer, C.&lt;/author&gt;&lt;author&gt;Brandao, P. E.&lt;/author&gt;&lt;author&gt;Kuzmin, I. V.&lt;/author&gt;&lt;author&gt;Fooks, A. R.&lt;/author&gt;&lt;author&gt;Barrat, J.&lt;/author&gt;&lt;author&gt;Cleaveland, S.&lt;/author&gt;&lt;/authors&gt;&lt;/contributors&gt;&lt;auth-address&gt;Wildlife and Emerging Diseases Section, Centre for Tropical Veterinary Medicine, Royal (Dick) School of Veterinary Studies, University of Edinburgh, Easter Bush Veterinary Centre, Roslin, Midlothian, Edinburgh EH25 9RG, UK. t.lembo@sms.ed.ac.uk&lt;/auth-address&gt;&lt;titles&gt;&lt;title&gt;Molecular epidemiology identifies only a single rabies virus variant circulating in complex carnivore communities of the Serengeti&lt;/title&gt;&lt;secondary-title&gt;Proceedings of the Royal Society B&lt;/secondary-title&gt;&lt;/titles&gt;&lt;periodical&gt;&lt;full-title&gt;Proceedings of the Royal Society B&lt;/full-title&gt;&lt;/periodical&gt;&lt;pages&gt;2123-30&lt;/pages&gt;&lt;volume&gt;274&lt;/volume&gt;&lt;number&gt;1622&lt;/number&gt;&lt;keywords&gt;&lt;keyword&gt;Animals&lt;/keyword&gt;&lt;keyword&gt;Carnivora/*virology&lt;/keyword&gt;&lt;keyword&gt;Dogs/virology&lt;/keyword&gt;&lt;keyword&gt;Epidemiology, Molecular&lt;/keyword&gt;&lt;keyword&gt;Evolution, Molecular&lt;/keyword&gt;&lt;keyword&gt;Phylogeny&lt;/keyword&gt;&lt;keyword&gt;Rabies virus/*classification/*genetics&lt;/keyword&gt;&lt;keyword&gt;Reverse Transcriptase Polymerase Chain Reaction&lt;/keyword&gt;&lt;keyword&gt;Tanzania&lt;/keyword&gt;&lt;keyword&gt;Viral Proteins/genetics&lt;/keyword&gt;&lt;/keywords&gt;&lt;dates&gt;&lt;year&gt;2007&lt;/year&gt;&lt;pub-dates&gt;&lt;date&gt;Sep 7&lt;/date&gt;&lt;/pub-dates&gt;&lt;/dates&gt;&lt;accession-num&gt;17609187&lt;/accession-num&gt;&lt;urls&gt;&lt;related-urls&gt;&lt;url&gt;http://www.ncbi.nlm.nih.gov/entrez/query.fcgi?cmd=Retrieve&amp;amp;db=PubMed&amp;amp;dopt=Citation&amp;amp;list_uids=1760918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8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90056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yena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4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 w:rsidRPr="00C727B2">
              <w:rPr>
                <w:sz w:val="22"/>
                <w:szCs w:val="22"/>
              </w:rPr>
              <w:t>Tanz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Lembo</w:t>
            </w:r>
            <w:proofErr w:type="spellEnd"/>
            <w:r>
              <w:rPr>
                <w:sz w:val="22"/>
                <w:szCs w:val="22"/>
              </w:rPr>
              <w:t xml:space="preserve"> et al, 2007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Lembo&lt;/Author&gt;&lt;Year&gt;2007&lt;/Year&gt;&lt;RecNum&gt;8230&lt;/RecNum&gt;&lt;record&gt;&lt;rec-number&gt;8230&lt;/rec-number&gt;&lt;ref-type name="Journal Article"&gt;17&lt;/ref-type&gt;&lt;contributors&gt;&lt;authors&gt;&lt;author&gt;Lembo, T.&lt;/author&gt;&lt;author&gt;Haydon, D. T.&lt;/author&gt;&lt;author&gt;Velasco-Villa, A.&lt;/author&gt;&lt;author&gt;Rupprecht, C. E.&lt;/author&gt;&lt;author&gt;Packer, C.&lt;/author&gt;&lt;author&gt;Brandao, P. E.&lt;/author&gt;&lt;author&gt;Kuzmin, I. V.&lt;/author&gt;&lt;author&gt;Fooks, A. R.&lt;/author&gt;&lt;author&gt;Barrat, J.&lt;/author&gt;&lt;author&gt;Cleaveland, S.&lt;/author&gt;&lt;/authors&gt;&lt;/contributors&gt;&lt;auth-address&gt;Wildlife and Emerging Diseases Section, Centre for Tropical Veterinary Medicine, Royal (Dick) School of Veterinary Studies, University of Edinburgh, Easter Bush Veterinary Centre, Roslin, Midlothian, Edinburgh EH25 9RG, UK. t.lembo@sms.ed.ac.uk&lt;/auth-address&gt;&lt;titles&gt;&lt;title&gt;Molecular epidemiology identifies only a single rabies virus variant circulating in complex carnivore communities of the Serengeti&lt;/title&gt;&lt;secondary-title&gt;Proceedings of the Royal Society B&lt;/secondary-title&gt;&lt;/titles&gt;&lt;periodical&gt;&lt;full-title&gt;Proceedings of the Royal Society B&lt;/full-title&gt;&lt;/periodical&gt;&lt;pages&gt;2123-30&lt;/pages&gt;&lt;volume&gt;274&lt;/volume&gt;&lt;number&gt;1622&lt;/number&gt;&lt;keywords&gt;&lt;keyword&gt;Animals&lt;/keyword&gt;&lt;keyword&gt;Carnivora/*virology&lt;/keyword&gt;&lt;keyword&gt;Dogs/virology&lt;/keyword&gt;&lt;keyword&gt;Epidemiology, Molecular&lt;/keyword&gt;&lt;keyword&gt;Evolution, Molecular&lt;/keyword&gt;&lt;keyword&gt;Phylogeny&lt;/keyword&gt;&lt;keyword&gt;Rabies virus/*classification/*genetics&lt;/keyword&gt;&lt;keyword&gt;Reverse Transcriptase Polymerase Chain Reaction&lt;/keyword&gt;&lt;keyword&gt;Tanzania&lt;/keyword&gt;&lt;keyword&gt;Viral Proteins/genetics&lt;/keyword&gt;&lt;/keywords&gt;&lt;dates&gt;&lt;year&gt;2007&lt;/year&gt;&lt;pub-dates&gt;&lt;date&gt;Sep 7&lt;/date&gt;&lt;/pub-dates&gt;&lt;/dates&gt;&lt;accession-num&gt;17609187&lt;/accession-num&gt;&lt;urls&gt;&lt;related-urls&gt;&lt;url&gt;http://www.ncbi.nlm.nih.gov/entrez/query.fcgi?cmd=Retrieve&amp;amp;db=PubMed&amp;amp;dopt=Citation&amp;amp;list_uids=1760918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8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DQ900570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Genet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2003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anzan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Lembo</w:t>
            </w:r>
            <w:proofErr w:type="spellEnd"/>
            <w:r>
              <w:rPr>
                <w:sz w:val="22"/>
                <w:szCs w:val="22"/>
              </w:rPr>
              <w:t xml:space="preserve"> et al, 2007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Lembo&lt;/Author&gt;&lt;Year&gt;2007&lt;/Year&gt;&lt;RecNum&gt;8230&lt;/RecNum&gt;&lt;record&gt;&lt;rec-number&gt;8230&lt;/rec-number&gt;&lt;ref-type name="Journal Article"&gt;17&lt;/ref-type&gt;&lt;contributors&gt;&lt;authors&gt;&lt;author&gt;Lembo, T.&lt;/author&gt;&lt;author&gt;Haydon, D. T.&lt;/author&gt;&lt;author&gt;Velasco-Villa, A.&lt;/author&gt;&lt;author&gt;Rupprecht, C. E.&lt;/author&gt;&lt;author&gt;Packer, C.&lt;/author&gt;&lt;author&gt;Brandao, P. E.&lt;/author&gt;&lt;author&gt;Kuzmin, I. V.&lt;/author&gt;&lt;author&gt;Fooks, A. R.&lt;/author&gt;&lt;author&gt;Barrat, J.&lt;/author&gt;&lt;author&gt;Cleaveland, S.&lt;/author&gt;&lt;/authors&gt;&lt;/contributors&gt;&lt;auth-address&gt;Wildlife and Emerging Diseases Section, Centre for Tropical Veterinary Medicine, Royal (Dick) School of Veterinary Studies, University of Edinburgh, Easter Bush Veterinary Centre, Roslin, Midlothian, Edinburgh EH25 9RG, UK. t.lembo@sms.ed.ac.uk&lt;/auth-address&gt;&lt;titles&gt;&lt;title&gt;Molecular epidemiology identifies only a single rabies virus variant circulating in complex carnivore communities of the Serengeti&lt;/title&gt;&lt;secondary-title&gt;Proceedings of the Royal Society B&lt;/secondary-title&gt;&lt;/titles&gt;&lt;periodical&gt;&lt;full-title&gt;Proceedings of the Royal Society B&lt;/full-title&gt;&lt;/periodical&gt;&lt;pages&gt;2123-30&lt;/pages&gt;&lt;volume&gt;274&lt;/volume&gt;&lt;number&gt;1622&lt;/number&gt;&lt;keywords&gt;&lt;keyword&gt;Animals&lt;/keyword&gt;&lt;keyword&gt;Carnivora/*virology&lt;/keyword&gt;&lt;keyword&gt;Dogs/virology&lt;/keyword&gt;&lt;keyword&gt;Epidemiology, Molecular&lt;/keyword&gt;&lt;keyword&gt;Evolution, Molecular&lt;/keyword&gt;&lt;keyword&gt;Phylogeny&lt;/keyword&gt;&lt;keyword&gt;Rabies virus/*classification/*genetics&lt;/keyword&gt;&lt;keyword&gt;Reverse Transcriptase Polymerase Chain Reaction&lt;/keyword&gt;&lt;keyword&gt;Tanzania&lt;/keyword&gt;&lt;keyword&gt;Viral Proteins/genetics&lt;/keyword&gt;&lt;/keywords&gt;&lt;dates&gt;&lt;year&gt;2007&lt;/year&gt;&lt;pub-dates&gt;&lt;date&gt;Sep 7&lt;/date&gt;&lt;/pub-dates&gt;&lt;/dates&gt;&lt;accession-num&gt;17609187&lt;/accession-num&gt;&lt;urls&gt;&lt;related-urls&gt;&lt;url&gt;http://www.ncbi.nlm.nih.gov/entrez/query.fcgi?cmd=Retrieve&amp;amp;db=PubMed&amp;amp;dopt=Citation&amp;amp;list_uids=17609187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8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79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2A6A19"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unis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78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064515"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2A6A19"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unis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77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064515"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2A6A19"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unis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76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064515"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2A6A19"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unis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75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313E6C"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F16E13"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unis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  <w:tr w:rsidR="00D91F06" w:rsidTr="00C06F6E">
        <w:tc>
          <w:tcPr>
            <w:tcW w:w="120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EU853574</w:t>
            </w:r>
          </w:p>
        </w:tc>
        <w:tc>
          <w:tcPr>
            <w:tcW w:w="1256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-</w:t>
            </w:r>
          </w:p>
        </w:tc>
        <w:tc>
          <w:tcPr>
            <w:tcW w:w="1229" w:type="dxa"/>
            <w:vAlign w:val="center"/>
          </w:tcPr>
          <w:p w:rsidR="00D91F06" w:rsidRDefault="00D91F06" w:rsidP="00C06F6E">
            <w:pPr>
              <w:jc w:val="center"/>
            </w:pPr>
            <w:r w:rsidRPr="00313E6C">
              <w:rPr>
                <w:sz w:val="22"/>
                <w:szCs w:val="22"/>
              </w:rPr>
              <w:t>Human</w:t>
            </w:r>
          </w:p>
        </w:tc>
        <w:tc>
          <w:tcPr>
            <w:tcW w:w="931" w:type="dxa"/>
            <w:vAlign w:val="center"/>
          </w:tcPr>
          <w:p w:rsidR="00D91F06" w:rsidRDefault="00D91F06" w:rsidP="00C06F6E">
            <w:pPr>
              <w:jc w:val="center"/>
            </w:pPr>
            <w:r w:rsidRPr="00F16E13">
              <w:rPr>
                <w:sz w:val="22"/>
                <w:szCs w:val="22"/>
              </w:rPr>
              <w:t>1986</w:t>
            </w:r>
          </w:p>
        </w:tc>
        <w:tc>
          <w:tcPr>
            <w:tcW w:w="1377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Tunisia</w:t>
            </w:r>
          </w:p>
        </w:tc>
        <w:tc>
          <w:tcPr>
            <w:tcW w:w="1391" w:type="dxa"/>
            <w:vAlign w:val="center"/>
          </w:tcPr>
          <w:p w:rsidR="00D91F06" w:rsidRDefault="00D91F06" w:rsidP="00C06F6E">
            <w:pPr>
              <w:jc w:val="center"/>
            </w:pPr>
            <w:r>
              <w:rPr>
                <w:sz w:val="22"/>
                <w:szCs w:val="22"/>
              </w:rPr>
              <w:t>Africa 1</w:t>
            </w:r>
          </w:p>
        </w:tc>
        <w:tc>
          <w:tcPr>
            <w:tcW w:w="1521" w:type="dxa"/>
            <w:vAlign w:val="center"/>
          </w:tcPr>
          <w:p w:rsidR="00D91F06" w:rsidRDefault="00D91F06" w:rsidP="00C06F6E">
            <w:pPr>
              <w:jc w:val="center"/>
            </w:pPr>
            <w:proofErr w:type="spellStart"/>
            <w:r>
              <w:rPr>
                <w:sz w:val="22"/>
                <w:szCs w:val="22"/>
              </w:rPr>
              <w:t>Talbi</w:t>
            </w:r>
            <w:proofErr w:type="spellEnd"/>
            <w:r>
              <w:rPr>
                <w:sz w:val="22"/>
                <w:szCs w:val="22"/>
              </w:rPr>
              <w:t xml:space="preserve"> et al, 2009 </w:t>
            </w:r>
            <w:r w:rsidR="004952B5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Talbi&lt;/Author&gt;&lt;Year&gt;2009&lt;/Year&gt;&lt;RecNum&gt;13250&lt;/RecNum&gt;&lt;record&gt;&lt;rec-number&gt;13250&lt;/rec-number&gt;&lt;ref-type name="Journal Article"&gt;17&lt;/ref-type&gt;&lt;contributors&gt;&lt;authors&gt;&lt;author&gt;Talbi, C.&lt;/author&gt;&lt;author&gt;Holmes, E. C.&lt;/author&gt;&lt;author&gt;de Benedictis, P.&lt;/author&gt;&lt;author&gt;Faye, O.&lt;/author&gt;&lt;author&gt;Nakoune, E.&lt;/author&gt;&lt;author&gt;Gamatie, D.&lt;/author&gt;&lt;author&gt;Diarra, A.&lt;/author&gt;&lt;author&gt;Elmamy, B. O.&lt;/author&gt;&lt;author&gt;Sow, A.&lt;/author&gt;&lt;author&gt;Adjogoua, E. V.&lt;/author&gt;&lt;author&gt;Sangare, O.&lt;/author&gt;&lt;author&gt;Dundon, W. G.&lt;/author&gt;&lt;author&gt;Capua, I.&lt;/author&gt;&lt;author&gt;Sall, A. A.&lt;/author&gt;&lt;author&gt;Bourhy, H.&lt;/author&gt;&lt;/authors&gt;&lt;/contributors&gt;&lt;auth-address&gt;National Reference Centre for Rabies, WHO Collaborating Centre for Reference and Research on Rabies, 75724 Paris Cedex 15, France.&lt;/auth-address&gt;&lt;titles&gt;&lt;title&gt;Evolutionary history and dynamics of dog rabies virus in western and central Africa&lt;/title&gt;&lt;secondary-title&gt;J Gen Virol&lt;/secondary-title&gt;&lt;/titles&gt;&lt;periodical&gt;&lt;full-title&gt;J Gen Virol&lt;/full-title&gt;&lt;/periodical&gt;&lt;pages&gt;783-91&lt;/pages&gt;&lt;volume&gt;90&lt;/volume&gt;&lt;number&gt;Pt 4&lt;/number&gt;&lt;keywords&gt;&lt;keyword&gt;Africa, Central/epidemiology&lt;/keyword&gt;&lt;keyword&gt;Africa, Western/epidemiology&lt;/keyword&gt;&lt;keyword&gt;Animals&lt;/keyword&gt;&lt;keyword&gt;Antigens, Viral/genetics&lt;/keyword&gt;&lt;keyword&gt;*Dog Diseases/epidemiology/transmission/virology&lt;/keyword&gt;&lt;keyword&gt;Dogs&lt;/keyword&gt;&lt;keyword&gt;*Evolution, Molecular&lt;/keyword&gt;&lt;keyword&gt;Genetic Variation&lt;/keyword&gt;&lt;keyword&gt;Glycoproteins/genetics&lt;/keyword&gt;&lt;keyword&gt;Molecular Sequence Data&lt;/keyword&gt;&lt;keyword&gt;Nucleocapsid Proteins/genetics&lt;/keyword&gt;&lt;keyword&gt;*Phylogeny&lt;/keyword&gt;&lt;keyword&gt;Rabies/epidemiology/transmission/*veterinary/virology&lt;/keyword&gt;&lt;keyword&gt;Rabies virus/classification/*genetics&lt;/keyword&gt;&lt;keyword&gt;Sequence Analysis, DNA&lt;/keyword&gt;&lt;keyword&gt;Species Specificity&lt;/keyword&gt;&lt;keyword&gt;Time Factors&lt;/keyword&gt;&lt;keyword&gt;Viral Envelope Proteins/genetics&lt;/keyword&gt;&lt;/keywords&gt;&lt;dates&gt;&lt;year&gt;2009&lt;/year&gt;&lt;pub-dates&gt;&lt;date&gt;Apr&lt;/date&gt;&lt;/pub-dates&gt;&lt;/dates&gt;&lt;accession-num&gt;19264663&lt;/accession-num&gt;&lt;urls&gt;&lt;related-urls&gt;&lt;url&gt;http://www.ncbi.nlm.nih.gov/entrez/query.fcgi?cmd=Retrieve&amp;amp;db=PubMed&amp;amp;dopt=Citation&amp;amp;list_uids=19264663 &lt;/url&gt;&lt;/related-urls&gt;&lt;/urls&gt;&lt;/record&gt;&lt;/Cite&gt;&lt;/EndNote&gt;</w:instrText>
            </w:r>
            <w:r w:rsidR="004952B5"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  <w:t>[13]</w:t>
            </w:r>
            <w:r w:rsidR="004952B5">
              <w:rPr>
                <w:sz w:val="22"/>
                <w:szCs w:val="22"/>
              </w:rPr>
              <w:fldChar w:fldCharType="end"/>
            </w:r>
          </w:p>
        </w:tc>
      </w:tr>
    </w:tbl>
    <w:p w:rsidR="00D91F06" w:rsidRDefault="00D91F06" w:rsidP="00D91F06"/>
    <w:p w:rsidR="00D91F06" w:rsidRDefault="00D91F06" w:rsidP="00D91F06">
      <w:pPr>
        <w:spacing w:line="360" w:lineRule="auto"/>
      </w:pPr>
      <w:r>
        <w:t>* 405 nucleotide (</w:t>
      </w:r>
      <w:proofErr w:type="spellStart"/>
      <w:proofErr w:type="gramStart"/>
      <w:r>
        <w:t>nt</w:t>
      </w:r>
      <w:proofErr w:type="spellEnd"/>
      <w:proofErr w:type="gramEnd"/>
      <w:r>
        <w:t>) regions from the VLA archive were used for this analysis.</w:t>
      </w:r>
    </w:p>
    <w:p w:rsidR="00D91F06" w:rsidRDefault="00D91F06" w:rsidP="00D91F06">
      <w:pPr>
        <w:spacing w:line="360" w:lineRule="auto"/>
      </w:pPr>
      <w:r>
        <w:t>** 405 nucleotide (</w:t>
      </w:r>
      <w:proofErr w:type="spellStart"/>
      <w:proofErr w:type="gramStart"/>
      <w:r>
        <w:t>nt</w:t>
      </w:r>
      <w:proofErr w:type="spellEnd"/>
      <w:proofErr w:type="gramEnd"/>
      <w:r>
        <w:t xml:space="preserve">) regions from the VLA archive were used for this analysis and the updated sequences submitted to </w:t>
      </w:r>
      <w:proofErr w:type="spellStart"/>
      <w:r>
        <w:t>GenBank</w:t>
      </w:r>
      <w:proofErr w:type="spellEnd"/>
      <w:r>
        <w:t>.</w:t>
      </w:r>
    </w:p>
    <w:p w:rsidR="000A6A88" w:rsidRPr="000A6A88" w:rsidRDefault="000A6A88" w:rsidP="000A6A88">
      <w:pPr>
        <w:spacing w:line="360" w:lineRule="auto"/>
        <w:ind w:left="720" w:hanging="720"/>
        <w:rPr>
          <w:lang w:val="en-US"/>
        </w:rPr>
      </w:pPr>
      <w:r w:rsidRPr="000A6A88">
        <w:t>References</w:t>
      </w:r>
      <w:r w:rsidRPr="000A6A88">
        <w:rPr>
          <w:lang w:val="en-US"/>
        </w:rPr>
        <w:t xml:space="preserve"> </w:t>
      </w:r>
    </w:p>
    <w:p w:rsidR="000A6A88" w:rsidRDefault="000A6A88" w:rsidP="000A6A88">
      <w:pPr>
        <w:spacing w:line="360" w:lineRule="auto"/>
        <w:ind w:left="720" w:hanging="720"/>
        <w:rPr>
          <w:lang w:val="en-US"/>
        </w:rPr>
      </w:pPr>
      <w:r>
        <w:rPr>
          <w:lang w:val="en-US"/>
        </w:rPr>
        <w:t xml:space="preserve">57. Johnson N, </w:t>
      </w:r>
      <w:proofErr w:type="spellStart"/>
      <w:r>
        <w:rPr>
          <w:lang w:val="en-US"/>
        </w:rPr>
        <w:t>McElhinney</w:t>
      </w:r>
      <w:proofErr w:type="spellEnd"/>
      <w:r>
        <w:rPr>
          <w:lang w:val="en-US"/>
        </w:rPr>
        <w:t xml:space="preserve"> LM, Ali YH, </w:t>
      </w:r>
      <w:proofErr w:type="spellStart"/>
      <w:r>
        <w:rPr>
          <w:lang w:val="en-US"/>
        </w:rPr>
        <w:t>Saeed</w:t>
      </w:r>
      <w:proofErr w:type="spellEnd"/>
      <w:r>
        <w:rPr>
          <w:lang w:val="en-US"/>
        </w:rPr>
        <w:t xml:space="preserve"> IK, </w:t>
      </w:r>
      <w:proofErr w:type="spellStart"/>
      <w:r>
        <w:rPr>
          <w:lang w:val="en-US"/>
        </w:rPr>
        <w:t>Fooks</w:t>
      </w:r>
      <w:proofErr w:type="spellEnd"/>
      <w:r>
        <w:rPr>
          <w:lang w:val="en-US"/>
        </w:rPr>
        <w:t xml:space="preserve"> AR (2004) Molecular epidemiology of </w:t>
      </w:r>
      <w:proofErr w:type="spellStart"/>
      <w:r>
        <w:rPr>
          <w:lang w:val="en-US"/>
        </w:rPr>
        <w:t>canid</w:t>
      </w:r>
      <w:proofErr w:type="spellEnd"/>
      <w:r>
        <w:rPr>
          <w:lang w:val="en-US"/>
        </w:rPr>
        <w:t xml:space="preserve"> rabies in Sudan: evidence for a common origin of rabies with Ethiopia. Virus Res 104: 201-205.</w:t>
      </w:r>
    </w:p>
    <w:p w:rsidR="00DA3DEB" w:rsidRPr="000A6A88" w:rsidRDefault="000A6A88" w:rsidP="000A6A88">
      <w:pPr>
        <w:spacing w:line="360" w:lineRule="auto"/>
        <w:ind w:left="720" w:hanging="720"/>
        <w:rPr>
          <w:lang w:val="en-US"/>
        </w:rPr>
      </w:pPr>
      <w:r>
        <w:rPr>
          <w:lang w:val="en-US"/>
        </w:rPr>
        <w:t xml:space="preserve">58. </w:t>
      </w:r>
      <w:proofErr w:type="spellStart"/>
      <w:r>
        <w:rPr>
          <w:lang w:val="en-US"/>
        </w:rPr>
        <w:t>Iehle</w:t>
      </w:r>
      <w:proofErr w:type="spellEnd"/>
      <w:r>
        <w:rPr>
          <w:lang w:val="en-US"/>
        </w:rPr>
        <w:t xml:space="preserve"> C, </w:t>
      </w:r>
      <w:proofErr w:type="spellStart"/>
      <w:r>
        <w:rPr>
          <w:lang w:val="en-US"/>
        </w:rPr>
        <w:t>Dacheux</w:t>
      </w:r>
      <w:proofErr w:type="spellEnd"/>
      <w:r>
        <w:rPr>
          <w:lang w:val="en-US"/>
        </w:rPr>
        <w:t xml:space="preserve"> L, </w:t>
      </w:r>
      <w:proofErr w:type="spellStart"/>
      <w:r>
        <w:rPr>
          <w:lang w:val="en-US"/>
        </w:rPr>
        <w:t>Ralandison</w:t>
      </w:r>
      <w:proofErr w:type="spellEnd"/>
      <w:r>
        <w:rPr>
          <w:lang w:val="en-US"/>
        </w:rPr>
        <w:t xml:space="preserve"> S, </w:t>
      </w:r>
      <w:proofErr w:type="spellStart"/>
      <w:r>
        <w:rPr>
          <w:lang w:val="en-US"/>
        </w:rPr>
        <w:t>Rakot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drianarivelo</w:t>
      </w:r>
      <w:proofErr w:type="spellEnd"/>
      <w:r>
        <w:rPr>
          <w:lang w:val="en-US"/>
        </w:rPr>
        <w:t xml:space="preserve"> M, </w:t>
      </w:r>
      <w:proofErr w:type="spellStart"/>
      <w:r>
        <w:rPr>
          <w:lang w:val="en-US"/>
        </w:rPr>
        <w:t>Rousset</w:t>
      </w:r>
      <w:proofErr w:type="spellEnd"/>
      <w:r>
        <w:rPr>
          <w:lang w:val="en-US"/>
        </w:rPr>
        <w:t xml:space="preserve"> D, et al. (2008) Delivery and follow-up of a healthy newborn from a mother with clinical rabies. J </w:t>
      </w:r>
      <w:proofErr w:type="spellStart"/>
      <w:r>
        <w:rPr>
          <w:lang w:val="en-US"/>
        </w:rPr>
        <w:t>Cl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irol</w:t>
      </w:r>
      <w:proofErr w:type="spellEnd"/>
      <w:r>
        <w:rPr>
          <w:lang w:val="en-US"/>
        </w:rPr>
        <w:t xml:space="preserve"> 42: 82-85.</w:t>
      </w:r>
    </w:p>
    <w:sectPr w:rsidR="00DA3DEB" w:rsidRPr="000A6A88" w:rsidSect="004952B5">
      <w:footerReference w:type="even" r:id="rId7"/>
      <w:footerReference w:type="default" r:id="rId8"/>
      <w:pgSz w:w="11906" w:h="16838" w:code="9"/>
      <w:pgMar w:top="1440" w:right="1797" w:bottom="1440" w:left="1797" w:header="709" w:footer="709" w:gutter="0"/>
      <w:lnNumType w:countBy="1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40C3D" w:rsidRDefault="00440C3D" w:rsidP="004952B5">
      <w:r>
        <w:separator/>
      </w:r>
    </w:p>
  </w:endnote>
  <w:endnote w:type="continuationSeparator" w:id="0">
    <w:p w:rsidR="00440C3D" w:rsidRDefault="00440C3D" w:rsidP="004952B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94135" w:rsidRDefault="004952B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D91F06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894135" w:rsidRDefault="00440C3D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94135" w:rsidRDefault="004952B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D91F06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A6A88">
      <w:rPr>
        <w:rStyle w:val="PageNumber"/>
        <w:noProof/>
      </w:rPr>
      <w:t>11</w:t>
    </w:r>
    <w:r>
      <w:rPr>
        <w:rStyle w:val="PageNumber"/>
      </w:rPr>
      <w:fldChar w:fldCharType="end"/>
    </w:r>
  </w:p>
  <w:p w:rsidR="00894135" w:rsidRDefault="00440C3D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40C3D" w:rsidRDefault="00440C3D" w:rsidP="004952B5">
      <w:r>
        <w:separator/>
      </w:r>
    </w:p>
  </w:footnote>
  <w:footnote w:type="continuationSeparator" w:id="0">
    <w:p w:rsidR="00440C3D" w:rsidRDefault="00440C3D" w:rsidP="004952B5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DD5CFB"/>
    <w:multiLevelType w:val="hybridMultilevel"/>
    <w:tmpl w:val="A17EDA24"/>
    <w:lvl w:ilvl="0" w:tplc="0476659E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0D3F648C"/>
    <w:multiLevelType w:val="hybridMultilevel"/>
    <w:tmpl w:val="463A7E38"/>
    <w:lvl w:ilvl="0" w:tplc="0476659E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50E23DC8"/>
    <w:multiLevelType w:val="hybridMultilevel"/>
    <w:tmpl w:val="D714A09A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5CCE2767"/>
    <w:multiLevelType w:val="hybridMultilevel"/>
    <w:tmpl w:val="CEE6E14C"/>
    <w:lvl w:ilvl="0" w:tplc="0409000B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4">
    <w:nsid w:val="63E63D79"/>
    <w:multiLevelType w:val="hybridMultilevel"/>
    <w:tmpl w:val="29645A48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73E723B2"/>
    <w:multiLevelType w:val="hybridMultilevel"/>
    <w:tmpl w:val="D16215A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  <w:num w:numId="5">
    <w:abstractNumId w:val="4"/>
  </w:num>
  <w:num w:numId="6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D91F06"/>
    <w:rsid w:val="000A6A88"/>
    <w:rsid w:val="0015645F"/>
    <w:rsid w:val="00440C3D"/>
    <w:rsid w:val="004952B5"/>
    <w:rsid w:val="00D91F06"/>
    <w:rsid w:val="00DA3DE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footer" w:uiPriority="0"/>
    <w:lsdException w:name="caption" w:uiPriority="35" w:qFormat="1"/>
    <w:lsdException w:name="annotation reference" w:uiPriority="0"/>
    <w:lsdException w:name="line number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Indent 2" w:uiPriority="0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HTML Preformatted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1F0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D91F06"/>
    <w:pPr>
      <w:keepNext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link w:val="Heading2Char"/>
    <w:qFormat/>
    <w:rsid w:val="00D91F06"/>
    <w:pPr>
      <w:keepNext/>
      <w:outlineLvl w:val="1"/>
    </w:pPr>
    <w:rPr>
      <w:b/>
      <w:bCs/>
      <w:lang w:val="en-US"/>
    </w:rPr>
  </w:style>
  <w:style w:type="paragraph" w:styleId="Heading3">
    <w:name w:val="heading 3"/>
    <w:basedOn w:val="Normal"/>
    <w:next w:val="Normal"/>
    <w:link w:val="Heading3Char"/>
    <w:qFormat/>
    <w:rsid w:val="00D91F06"/>
    <w:pPr>
      <w:keepNext/>
      <w:outlineLvl w:val="2"/>
    </w:pPr>
    <w:rPr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D91F06"/>
    <w:rPr>
      <w:rFonts w:ascii="Times New Roman" w:eastAsia="Times New Roman" w:hAnsi="Times New Roman" w:cs="Times New Roman"/>
      <w:b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D91F06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rsid w:val="00D91F06"/>
    <w:rPr>
      <w:rFonts w:ascii="Times New Roman" w:eastAsia="Times New Roman" w:hAnsi="Times New Roman" w:cs="Times New Roman"/>
      <w:sz w:val="24"/>
      <w:szCs w:val="24"/>
      <w:u w:val="single"/>
    </w:rPr>
  </w:style>
  <w:style w:type="character" w:styleId="CommentReference">
    <w:name w:val="annotation reference"/>
    <w:basedOn w:val="DefaultParagraphFont"/>
    <w:semiHidden/>
    <w:rsid w:val="00D91F06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D91F0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D91F06"/>
    <w:rPr>
      <w:rFonts w:ascii="Times New Roman" w:eastAsia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semiHidden/>
    <w:rsid w:val="00D91F0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D91F06"/>
    <w:rPr>
      <w:rFonts w:ascii="Tahoma" w:eastAsia="Times New Roman" w:hAnsi="Tahoma" w:cs="Tahoma"/>
      <w:sz w:val="16"/>
      <w:szCs w:val="16"/>
    </w:rPr>
  </w:style>
  <w:style w:type="character" w:styleId="Hyperlink">
    <w:name w:val="Hyperlink"/>
    <w:basedOn w:val="DefaultParagraphFont"/>
    <w:semiHidden/>
    <w:rsid w:val="00D91F06"/>
    <w:rPr>
      <w:color w:val="0000FF"/>
      <w:u w:val="single"/>
    </w:rPr>
  </w:style>
  <w:style w:type="paragraph" w:styleId="Footer">
    <w:name w:val="footer"/>
    <w:basedOn w:val="Normal"/>
    <w:link w:val="FooterChar"/>
    <w:semiHidden/>
    <w:rsid w:val="00D91F06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semiHidden/>
    <w:rsid w:val="00D91F06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semiHidden/>
    <w:rsid w:val="00D91F06"/>
  </w:style>
  <w:style w:type="character" w:styleId="LineNumber">
    <w:name w:val="line number"/>
    <w:basedOn w:val="DefaultParagraphFont"/>
    <w:semiHidden/>
    <w:rsid w:val="00D91F06"/>
  </w:style>
  <w:style w:type="paragraph" w:styleId="BodyText">
    <w:name w:val="Body Text"/>
    <w:basedOn w:val="Normal"/>
    <w:link w:val="BodyTextChar"/>
    <w:semiHidden/>
    <w:rsid w:val="00D91F06"/>
    <w:pPr>
      <w:spacing w:line="360" w:lineRule="auto"/>
      <w:jc w:val="center"/>
    </w:pPr>
    <w:rPr>
      <w:color w:val="0000FF"/>
      <w:sz w:val="28"/>
      <w:szCs w:val="28"/>
    </w:rPr>
  </w:style>
  <w:style w:type="character" w:customStyle="1" w:styleId="BodyTextChar">
    <w:name w:val="Body Text Char"/>
    <w:basedOn w:val="DefaultParagraphFont"/>
    <w:link w:val="BodyText"/>
    <w:semiHidden/>
    <w:rsid w:val="00D91F06"/>
    <w:rPr>
      <w:rFonts w:ascii="Times New Roman" w:eastAsia="Times New Roman" w:hAnsi="Times New Roman" w:cs="Times New Roman"/>
      <w:color w:val="0000FF"/>
      <w:sz w:val="28"/>
      <w:szCs w:val="28"/>
    </w:rPr>
  </w:style>
  <w:style w:type="paragraph" w:styleId="BodyTextIndent">
    <w:name w:val="Body Text Indent"/>
    <w:basedOn w:val="Normal"/>
    <w:link w:val="BodyTextIndentChar"/>
    <w:semiHidden/>
    <w:rsid w:val="00D91F06"/>
    <w:pPr>
      <w:ind w:left="720" w:hanging="720"/>
    </w:pPr>
    <w:rPr>
      <w:lang w:val="en-US"/>
    </w:rPr>
  </w:style>
  <w:style w:type="character" w:customStyle="1" w:styleId="BodyTextIndentChar">
    <w:name w:val="Body Text Indent Char"/>
    <w:basedOn w:val="DefaultParagraphFont"/>
    <w:link w:val="BodyTextIndent"/>
    <w:semiHidden/>
    <w:rsid w:val="00D91F06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TMLPreformatted">
    <w:name w:val="HTML Preformatted"/>
    <w:basedOn w:val="Normal"/>
    <w:link w:val="HTMLPreformattedChar"/>
    <w:semiHidden/>
    <w:rsid w:val="00D91F06"/>
    <w:pPr>
      <w:pBdr>
        <w:top w:val="single" w:sz="6" w:space="12" w:color="DDDDDD"/>
        <w:left w:val="single" w:sz="6" w:space="12" w:color="DDDDDD"/>
        <w:bottom w:val="single" w:sz="6" w:space="12" w:color="DDDDDD"/>
        <w:right w:val="single" w:sz="6" w:space="12" w:color="DDDDDD"/>
      </w:pBdr>
      <w:shd w:val="clear" w:color="auto" w:fill="F8F4E9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240"/>
    </w:pPr>
    <w:rPr>
      <w:rFonts w:ascii="Courier New" w:eastAsia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D91F06"/>
    <w:rPr>
      <w:rFonts w:ascii="Courier New" w:eastAsia="Courier New" w:hAnsi="Courier New" w:cs="Courier New"/>
      <w:sz w:val="20"/>
      <w:szCs w:val="20"/>
      <w:shd w:val="clear" w:color="auto" w:fill="F8F4E9"/>
    </w:rPr>
  </w:style>
  <w:style w:type="character" w:styleId="FollowedHyperlink">
    <w:name w:val="FollowedHyperlink"/>
    <w:basedOn w:val="DefaultParagraphFont"/>
    <w:semiHidden/>
    <w:rsid w:val="00D91F06"/>
    <w:rPr>
      <w:color w:val="800080"/>
      <w:u w:val="single"/>
    </w:rPr>
  </w:style>
  <w:style w:type="paragraph" w:customStyle="1" w:styleId="xl24">
    <w:name w:val="xl24"/>
    <w:basedOn w:val="Normal"/>
    <w:rsid w:val="00D91F06"/>
    <w:pPr>
      <w:spacing w:before="100" w:beforeAutospacing="1" w:after="100" w:afterAutospacing="1"/>
      <w:textAlignment w:val="top"/>
    </w:pPr>
  </w:style>
  <w:style w:type="paragraph" w:customStyle="1" w:styleId="xl25">
    <w:name w:val="xl25"/>
    <w:basedOn w:val="Normal"/>
    <w:rsid w:val="00D91F06"/>
    <w:pPr>
      <w:pBdr>
        <w:bottom w:val="single" w:sz="4" w:space="0" w:color="auto"/>
      </w:pBdr>
      <w:spacing w:before="100" w:beforeAutospacing="1" w:after="100" w:afterAutospacing="1"/>
      <w:textAlignment w:val="top"/>
    </w:pPr>
  </w:style>
  <w:style w:type="paragraph" w:styleId="BodyTextIndent2">
    <w:name w:val="Body Text Indent 2"/>
    <w:basedOn w:val="Normal"/>
    <w:link w:val="BodyTextIndent2Char"/>
    <w:semiHidden/>
    <w:rsid w:val="00D91F06"/>
    <w:pPr>
      <w:autoSpaceDE w:val="0"/>
      <w:autoSpaceDN w:val="0"/>
      <w:adjustRightInd w:val="0"/>
      <w:spacing w:line="360" w:lineRule="auto"/>
      <w:ind w:firstLine="720"/>
    </w:pPr>
    <w:rPr>
      <w:sz w:val="22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D91F06"/>
    <w:rPr>
      <w:rFonts w:ascii="Times New Roman" w:eastAsia="Times New Roman" w:hAnsi="Times New Roman" w:cs="Times New Roman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1F0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1F06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61989</Words>
  <Characters>353339</Characters>
  <Application>Microsoft Office Word</Application>
  <DocSecurity>0</DocSecurity>
  <Lines>2944</Lines>
  <Paragraphs>828</Paragraphs>
  <ScaleCrop>false</ScaleCrop>
  <Company/>
  <LinksUpToDate>false</LinksUpToDate>
  <CharactersWithSpaces>41450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Thomas Stuart Hayman</dc:creator>
  <cp:lastModifiedBy>David Thomas Stuart Hayman</cp:lastModifiedBy>
  <cp:revision>2</cp:revision>
  <dcterms:created xsi:type="dcterms:W3CDTF">2011-03-21T14:16:00Z</dcterms:created>
  <dcterms:modified xsi:type="dcterms:W3CDTF">2011-03-21T14:16:00Z</dcterms:modified>
</cp:coreProperties>
</file>